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1CD1BC" w14:textId="3EF6E869" w:rsidR="006C08C2" w:rsidRPr="00466519" w:rsidRDefault="00BD15ED" w:rsidP="004F715C">
      <w:pPr>
        <w:spacing w:line="360" w:lineRule="auto"/>
        <w:ind w:firstLine="0"/>
        <w:jc w:val="center"/>
        <w:rPr>
          <w:b/>
          <w:smallCaps/>
          <w:sz w:val="24"/>
          <w:lang w:val="en-US"/>
        </w:rPr>
      </w:pPr>
      <w:r>
        <w:rPr>
          <w:b/>
          <w:smallCaps/>
          <w:sz w:val="24"/>
          <w:lang w:val="en-US"/>
        </w:rPr>
        <w:t>PRO-KONTRA</w:t>
      </w:r>
      <w:r w:rsidR="006C08C2" w:rsidRPr="00466519">
        <w:rPr>
          <w:b/>
          <w:smallCaps/>
          <w:sz w:val="24"/>
          <w:lang w:val="en-US"/>
        </w:rPr>
        <w:t xml:space="preserve"> </w:t>
      </w:r>
      <w:r>
        <w:rPr>
          <w:b/>
          <w:smallCaps/>
          <w:sz w:val="24"/>
          <w:lang w:val="en-US"/>
        </w:rPr>
        <w:t xml:space="preserve">KEBIJAKAN </w:t>
      </w:r>
      <w:r w:rsidR="006C08C2" w:rsidRPr="00466519">
        <w:rPr>
          <w:b/>
          <w:smallCaps/>
          <w:sz w:val="24"/>
          <w:lang w:val="en-US"/>
        </w:rPr>
        <w:t>SYARIAT ISLAM DI BUMI SERAMBI MEKKAH</w:t>
      </w:r>
    </w:p>
    <w:p w14:paraId="48F16978" w14:textId="77777777" w:rsidR="001450D5" w:rsidRDefault="001450D5" w:rsidP="004F715C">
      <w:pPr>
        <w:spacing w:line="360" w:lineRule="auto"/>
        <w:jc w:val="center"/>
        <w:rPr>
          <w:b/>
          <w:sz w:val="24"/>
          <w:lang w:val="en-US"/>
        </w:rPr>
      </w:pPr>
    </w:p>
    <w:p w14:paraId="49EE743B" w14:textId="5CD86ADC" w:rsidR="001B2C4C" w:rsidRDefault="00E56522" w:rsidP="004F715C">
      <w:pPr>
        <w:spacing w:line="360" w:lineRule="auto"/>
        <w:jc w:val="center"/>
        <w:rPr>
          <w:b/>
          <w:sz w:val="24"/>
          <w:vertAlign w:val="superscript"/>
          <w:lang w:val="en-US"/>
        </w:rPr>
      </w:pPr>
      <w:r w:rsidRPr="00466519">
        <w:rPr>
          <w:b/>
          <w:sz w:val="24"/>
          <w:lang w:val="en-US"/>
        </w:rPr>
        <w:t>Deni Setiawan</w:t>
      </w:r>
      <w:r w:rsidR="001B2C4C" w:rsidRPr="00466519">
        <w:rPr>
          <w:b/>
          <w:sz w:val="24"/>
          <w:lang w:val="en-US"/>
        </w:rPr>
        <w:t xml:space="preserve"> </w:t>
      </w:r>
      <w:r w:rsidRPr="00466519">
        <w:rPr>
          <w:b/>
          <w:sz w:val="24"/>
          <w:vertAlign w:val="superscript"/>
          <w:lang w:val="en-US"/>
        </w:rPr>
        <w:t>1</w:t>
      </w:r>
      <w:r w:rsidR="001B2C4C" w:rsidRPr="00466519">
        <w:rPr>
          <w:b/>
          <w:sz w:val="24"/>
          <w:lang w:val="en-US"/>
        </w:rPr>
        <w:t xml:space="preserve">, </w:t>
      </w:r>
      <w:r w:rsidRPr="00466519">
        <w:rPr>
          <w:b/>
          <w:sz w:val="24"/>
          <w:lang w:val="en-US"/>
        </w:rPr>
        <w:t>Zuly Qodir</w:t>
      </w:r>
      <w:r w:rsidR="001B2C4C" w:rsidRPr="00466519">
        <w:rPr>
          <w:b/>
          <w:sz w:val="24"/>
          <w:lang w:val="en-US"/>
        </w:rPr>
        <w:t xml:space="preserve"> </w:t>
      </w:r>
      <w:r w:rsidRPr="00466519">
        <w:rPr>
          <w:b/>
          <w:sz w:val="24"/>
          <w:vertAlign w:val="superscript"/>
          <w:lang w:val="en-US"/>
        </w:rPr>
        <w:t>2</w:t>
      </w:r>
      <w:r w:rsidRPr="00466519">
        <w:rPr>
          <w:b/>
          <w:sz w:val="24"/>
          <w:lang w:val="en-US"/>
        </w:rPr>
        <w:t>,</w:t>
      </w:r>
      <w:r w:rsidR="00466519">
        <w:rPr>
          <w:b/>
          <w:sz w:val="24"/>
          <w:lang w:val="en-US"/>
        </w:rPr>
        <w:t xml:space="preserve"> Hasse Jubba</w:t>
      </w:r>
      <w:r w:rsidR="00466519">
        <w:rPr>
          <w:b/>
          <w:sz w:val="24"/>
          <w:vertAlign w:val="superscript"/>
          <w:lang w:val="en-US"/>
        </w:rPr>
        <w:t>2</w:t>
      </w:r>
    </w:p>
    <w:p w14:paraId="70680E70" w14:textId="77777777" w:rsidR="001450D5" w:rsidRPr="00466519" w:rsidRDefault="001450D5" w:rsidP="004F715C">
      <w:pPr>
        <w:spacing w:line="360" w:lineRule="auto"/>
        <w:jc w:val="center"/>
        <w:rPr>
          <w:b/>
          <w:sz w:val="24"/>
          <w:lang w:val="en-US"/>
        </w:rPr>
      </w:pPr>
    </w:p>
    <w:p w14:paraId="5BEDDEA3" w14:textId="77777777" w:rsidR="006C08C2" w:rsidRPr="00466519" w:rsidRDefault="006C08C2" w:rsidP="004F715C">
      <w:pPr>
        <w:spacing w:line="360" w:lineRule="auto"/>
        <w:jc w:val="center"/>
        <w:rPr>
          <w:sz w:val="24"/>
          <w:lang w:val="en-US"/>
        </w:rPr>
      </w:pPr>
      <w:r w:rsidRPr="00466519">
        <w:rPr>
          <w:sz w:val="24"/>
          <w:vertAlign w:val="superscript"/>
          <w:lang w:val="en-US"/>
        </w:rPr>
        <w:t>1</w:t>
      </w:r>
      <w:r w:rsidR="00E56522" w:rsidRPr="00466519">
        <w:rPr>
          <w:sz w:val="24"/>
          <w:lang w:val="en-US"/>
        </w:rPr>
        <w:t xml:space="preserve">Graduate School of Master of Government Affairs and Administration, </w:t>
      </w:r>
    </w:p>
    <w:p w14:paraId="4F82FFEF" w14:textId="77777777" w:rsidR="006C08C2" w:rsidRPr="00466519" w:rsidRDefault="00E56522" w:rsidP="004F715C">
      <w:pPr>
        <w:spacing w:line="360" w:lineRule="auto"/>
        <w:jc w:val="center"/>
        <w:rPr>
          <w:sz w:val="24"/>
          <w:lang w:val="en-US"/>
        </w:rPr>
      </w:pPr>
      <w:r w:rsidRPr="00466519">
        <w:rPr>
          <w:sz w:val="24"/>
          <w:lang w:val="en-US"/>
        </w:rPr>
        <w:t xml:space="preserve">Universitas Muhammadiyah Yogyakarta, Indonesia </w:t>
      </w:r>
    </w:p>
    <w:p w14:paraId="6FA1632A" w14:textId="499140E6" w:rsidR="006C08C2" w:rsidRPr="00466519" w:rsidRDefault="006C08C2" w:rsidP="004F715C">
      <w:pPr>
        <w:spacing w:line="360" w:lineRule="auto"/>
        <w:jc w:val="center"/>
        <w:rPr>
          <w:sz w:val="24"/>
          <w:lang w:val="en-US"/>
        </w:rPr>
      </w:pPr>
      <w:r w:rsidRPr="00466519">
        <w:rPr>
          <w:sz w:val="24"/>
          <w:vertAlign w:val="superscript"/>
          <w:lang w:val="en-US"/>
        </w:rPr>
        <w:t>2</w:t>
      </w:r>
      <w:r w:rsidR="00466519">
        <w:rPr>
          <w:sz w:val="24"/>
          <w:lang w:val="en-US"/>
        </w:rPr>
        <w:t>Politik Islam-Ilmu Politik</w:t>
      </w:r>
      <w:r w:rsidR="00E56522" w:rsidRPr="00466519">
        <w:rPr>
          <w:sz w:val="24"/>
          <w:lang w:val="en-US"/>
        </w:rPr>
        <w:t>, Universitas Muhammadiyah Yogyakarta,</w:t>
      </w:r>
      <w:r w:rsidRPr="00466519">
        <w:rPr>
          <w:sz w:val="24"/>
          <w:lang w:val="en-US"/>
        </w:rPr>
        <w:t xml:space="preserve"> Indonesia</w:t>
      </w:r>
    </w:p>
    <w:p w14:paraId="1D663F51" w14:textId="2E6D0E2A" w:rsidR="00E56522" w:rsidRPr="00466519" w:rsidRDefault="004F715C" w:rsidP="004F715C">
      <w:pPr>
        <w:spacing w:line="360" w:lineRule="auto"/>
        <w:jc w:val="center"/>
        <w:rPr>
          <w:sz w:val="24"/>
          <w:lang w:val="en-US"/>
        </w:rPr>
      </w:pPr>
      <w:r>
        <w:rPr>
          <w:sz w:val="24"/>
          <w:lang w:val="en-US"/>
        </w:rPr>
        <w:t>*)</w:t>
      </w:r>
      <w:r w:rsidR="006C08C2" w:rsidRPr="00466519">
        <w:rPr>
          <w:sz w:val="24"/>
          <w:lang w:val="en-US"/>
        </w:rPr>
        <w:t xml:space="preserve"> </w:t>
      </w:r>
      <w:hyperlink r:id="rId9" w:history="1">
        <w:r w:rsidR="006C08C2" w:rsidRPr="00466519">
          <w:rPr>
            <w:rStyle w:val="Hyperlink"/>
            <w:color w:val="auto"/>
            <w:sz w:val="24"/>
            <w:u w:val="none"/>
            <w:lang w:val="en-US"/>
          </w:rPr>
          <w:t>deni.mip30@gmail.com</w:t>
        </w:r>
      </w:hyperlink>
      <w:r w:rsidR="00E56522" w:rsidRPr="00466519">
        <w:rPr>
          <w:sz w:val="24"/>
          <w:lang w:val="en-US"/>
        </w:rPr>
        <w:t>;</w:t>
      </w:r>
      <w:r w:rsidR="006C08C2" w:rsidRPr="00466519">
        <w:rPr>
          <w:sz w:val="24"/>
          <w:lang w:val="en-US"/>
        </w:rPr>
        <w:t xml:space="preserve"> </w:t>
      </w:r>
      <w:hyperlink r:id="rId10" w:history="1">
        <w:r w:rsidR="00466519" w:rsidRPr="0001406F">
          <w:rPr>
            <w:rStyle w:val="Hyperlink"/>
            <w:sz w:val="24"/>
            <w:lang w:val="en-US"/>
          </w:rPr>
          <w:t>zuliqodir@umy.ac.id</w:t>
        </w:r>
      </w:hyperlink>
      <w:r w:rsidR="00466519">
        <w:rPr>
          <w:sz w:val="24"/>
          <w:lang w:val="en-US"/>
        </w:rPr>
        <w:t>; hasse@umy.ac.id</w:t>
      </w:r>
    </w:p>
    <w:p w14:paraId="7697C00B" w14:textId="762520AD" w:rsidR="0065382B" w:rsidRPr="00466519" w:rsidRDefault="00466519" w:rsidP="004F715C">
      <w:pPr>
        <w:tabs>
          <w:tab w:val="left" w:pos="3815"/>
          <w:tab w:val="center" w:pos="4819"/>
        </w:tabs>
        <w:autoSpaceDE w:val="0"/>
        <w:autoSpaceDN w:val="0"/>
        <w:adjustRightInd w:val="0"/>
        <w:spacing w:line="360" w:lineRule="auto"/>
        <w:jc w:val="left"/>
        <w:rPr>
          <w:sz w:val="24"/>
          <w:lang w:val="en-US"/>
        </w:rPr>
      </w:pPr>
      <w:r>
        <w:rPr>
          <w:sz w:val="24"/>
          <w:lang w:val="en-US"/>
        </w:rPr>
        <w:t xml:space="preserve"> </w:t>
      </w:r>
      <w:r w:rsidR="00866D3C" w:rsidRPr="00466519">
        <w:rPr>
          <w:sz w:val="24"/>
          <w:lang w:val="en-US"/>
        </w:rPr>
        <w:tab/>
      </w:r>
    </w:p>
    <w:p w14:paraId="36AF59FC" w14:textId="77777777" w:rsidR="001B2C4C" w:rsidRPr="00466519" w:rsidRDefault="001B2C4C" w:rsidP="004F715C">
      <w:pPr>
        <w:spacing w:line="360" w:lineRule="auto"/>
        <w:jc w:val="center"/>
        <w:rPr>
          <w:sz w:val="24"/>
          <w:lang w:val="en-US"/>
        </w:rPr>
      </w:pPr>
    </w:p>
    <w:p w14:paraId="67572534" w14:textId="30484D77" w:rsidR="004F715C" w:rsidRPr="004F715C" w:rsidRDefault="004F715C" w:rsidP="004F715C">
      <w:pPr>
        <w:autoSpaceDE w:val="0"/>
        <w:autoSpaceDN w:val="0"/>
        <w:adjustRightInd w:val="0"/>
        <w:spacing w:line="360" w:lineRule="auto"/>
        <w:ind w:firstLine="0"/>
        <w:jc w:val="center"/>
        <w:rPr>
          <w:b/>
          <w:sz w:val="24"/>
          <w:lang w:val="en-US"/>
        </w:rPr>
      </w:pPr>
      <w:r w:rsidRPr="00466519">
        <w:rPr>
          <w:b/>
          <w:sz w:val="24"/>
          <w:lang w:val="en-US"/>
        </w:rPr>
        <w:t xml:space="preserve">ABSTRAK </w:t>
      </w:r>
    </w:p>
    <w:p w14:paraId="153B1954" w14:textId="77777777" w:rsidR="004F715C" w:rsidRPr="00466519" w:rsidRDefault="004F715C" w:rsidP="004F715C">
      <w:pPr>
        <w:autoSpaceDE w:val="0"/>
        <w:autoSpaceDN w:val="0"/>
        <w:adjustRightInd w:val="0"/>
        <w:spacing w:after="240" w:line="360" w:lineRule="auto"/>
        <w:ind w:firstLine="720"/>
        <w:rPr>
          <w:sz w:val="24"/>
          <w:lang w:val="en-US"/>
        </w:rPr>
      </w:pPr>
      <w:proofErr w:type="gramStart"/>
      <w:r w:rsidRPr="00466519">
        <w:rPr>
          <w:sz w:val="24"/>
          <w:lang w:val="en-US"/>
        </w:rPr>
        <w:t>Perjuangan rakyat Aceh agar meraih legitimasi menerapkan h</w:t>
      </w:r>
      <w:bookmarkStart w:id="0" w:name="_GoBack"/>
      <w:bookmarkEnd w:id="0"/>
      <w:r w:rsidRPr="00466519">
        <w:rPr>
          <w:sz w:val="24"/>
          <w:lang w:val="en-US"/>
        </w:rPr>
        <w:t>ukum Islam sudah berjalan sejak pemerintahan Presiden Sukarno.</w:t>
      </w:r>
      <w:proofErr w:type="gramEnd"/>
      <w:r w:rsidRPr="00466519">
        <w:rPr>
          <w:sz w:val="24"/>
          <w:lang w:val="en-US"/>
        </w:rPr>
        <w:t xml:space="preserve"> Akhirnya, siklus telah terbayar dengan diberlakukannya Undang-Undang Nomor 11 Tahun 2006 tentang Pemerintah Aceh, yang membahas kelahiran Syariah Islam Qanun. </w:t>
      </w:r>
      <w:proofErr w:type="gramStart"/>
      <w:r w:rsidRPr="00466519">
        <w:rPr>
          <w:sz w:val="24"/>
          <w:lang w:val="en-US"/>
        </w:rPr>
        <w:t>Justru mengalami banyak penolakan setelah di implementasi Qanun Syariat Islam.</w:t>
      </w:r>
      <w:proofErr w:type="gramEnd"/>
      <w:r w:rsidRPr="00466519">
        <w:rPr>
          <w:sz w:val="24"/>
          <w:lang w:val="en-US"/>
        </w:rPr>
        <w:t xml:space="preserve"> </w:t>
      </w:r>
      <w:proofErr w:type="gramStart"/>
      <w:r w:rsidRPr="00466519">
        <w:rPr>
          <w:sz w:val="24"/>
          <w:lang w:val="en-US"/>
        </w:rPr>
        <w:t>Berbanding terbalik terkait Qanun Aceh sebelum disahkan yang mendapatkan dukungan dari masyarakat.</w:t>
      </w:r>
      <w:proofErr w:type="gramEnd"/>
      <w:r w:rsidRPr="00466519">
        <w:rPr>
          <w:sz w:val="24"/>
        </w:rPr>
        <w:t xml:space="preserve"> </w:t>
      </w:r>
      <w:proofErr w:type="gramStart"/>
      <w:r w:rsidRPr="00466519">
        <w:rPr>
          <w:sz w:val="24"/>
          <w:lang w:val="en-US"/>
        </w:rPr>
        <w:t>Sejak 2006, pro dan kontra penerapan Syariah Syariah Qanun telah berlangsung.</w:t>
      </w:r>
      <w:proofErr w:type="gramEnd"/>
      <w:r w:rsidRPr="00466519">
        <w:rPr>
          <w:sz w:val="24"/>
          <w:lang w:val="en-US"/>
        </w:rPr>
        <w:t xml:space="preserve"> </w:t>
      </w:r>
      <w:proofErr w:type="gramStart"/>
      <w:r w:rsidRPr="00466519">
        <w:rPr>
          <w:sz w:val="24"/>
          <w:lang w:val="en-US"/>
        </w:rPr>
        <w:t>Masalah mendasar yang harus diupayakan untuk solusinya adalah sikap pelaksana yang diskriminatif dan materi Qanun yang tidak komprehensif.</w:t>
      </w:r>
      <w:proofErr w:type="gramEnd"/>
      <w:r w:rsidRPr="00466519">
        <w:rPr>
          <w:sz w:val="24"/>
        </w:rPr>
        <w:t xml:space="preserve"> </w:t>
      </w:r>
      <w:r w:rsidRPr="00466519">
        <w:rPr>
          <w:sz w:val="24"/>
          <w:lang w:val="en-US"/>
        </w:rPr>
        <w:t xml:space="preserve">Penelitian ini </w:t>
      </w:r>
      <w:proofErr w:type="gramStart"/>
      <w:r w:rsidRPr="00466519">
        <w:rPr>
          <w:sz w:val="24"/>
          <w:lang w:val="en-US"/>
        </w:rPr>
        <w:t>akan</w:t>
      </w:r>
      <w:proofErr w:type="gramEnd"/>
      <w:r w:rsidRPr="00466519">
        <w:rPr>
          <w:sz w:val="24"/>
          <w:lang w:val="en-US"/>
        </w:rPr>
        <w:t xml:space="preserve"> melihat Penerapan Qanun Syariah Islam, serta ada faktor yang berkontribusi terhadap adanya penolakan penerapan Qanun Syariah Islam. </w:t>
      </w:r>
      <w:proofErr w:type="gramStart"/>
      <w:r w:rsidRPr="00466519">
        <w:rPr>
          <w:sz w:val="24"/>
          <w:lang w:val="en-US"/>
        </w:rPr>
        <w:t>Keluaran dari penelitian ini adalah untuk memberikan rekomendasi pemerintah untuk menyelesaikan masalah menegakkan Qanun Syariah Islam di Aceh.</w:t>
      </w:r>
      <w:proofErr w:type="gramEnd"/>
    </w:p>
    <w:p w14:paraId="17477267" w14:textId="77777777" w:rsidR="004F715C" w:rsidRPr="004F715C" w:rsidRDefault="004F715C" w:rsidP="004F715C">
      <w:pPr>
        <w:spacing w:line="360" w:lineRule="auto"/>
        <w:ind w:firstLine="0"/>
        <w:rPr>
          <w:b/>
          <w:i/>
          <w:sz w:val="24"/>
        </w:rPr>
      </w:pPr>
      <w:r w:rsidRPr="004F715C">
        <w:rPr>
          <w:b/>
          <w:i/>
          <w:sz w:val="24"/>
          <w:lang w:val="en-US"/>
        </w:rPr>
        <w:t xml:space="preserve">Kata Kunci: </w:t>
      </w:r>
      <w:r w:rsidRPr="004F715C">
        <w:rPr>
          <w:i/>
          <w:sz w:val="24"/>
          <w:lang w:val="en-US"/>
        </w:rPr>
        <w:t xml:space="preserve">Aceh, </w:t>
      </w:r>
      <w:r w:rsidRPr="004F715C">
        <w:rPr>
          <w:i/>
          <w:sz w:val="24"/>
        </w:rPr>
        <w:t>Qanun, Syariat Islam, Kebijakan, Implementasi</w:t>
      </w:r>
    </w:p>
    <w:p w14:paraId="2AFC8674" w14:textId="54B53466" w:rsidR="004F715C" w:rsidRPr="00466519" w:rsidRDefault="004F715C" w:rsidP="0055063E">
      <w:pPr>
        <w:tabs>
          <w:tab w:val="left" w:pos="5538"/>
        </w:tabs>
        <w:spacing w:line="360" w:lineRule="auto"/>
        <w:ind w:firstLine="0"/>
        <w:contextualSpacing/>
        <w:jc w:val="left"/>
        <w:rPr>
          <w:b/>
          <w:sz w:val="24"/>
          <w:lang w:val="en-US"/>
        </w:rPr>
      </w:pPr>
      <w:r w:rsidRPr="00466519">
        <w:rPr>
          <w:b/>
          <w:sz w:val="24"/>
          <w:lang w:val="en-US"/>
        </w:rPr>
        <w:t xml:space="preserve"> </w:t>
      </w:r>
      <w:r w:rsidR="0055063E">
        <w:rPr>
          <w:b/>
          <w:sz w:val="24"/>
          <w:lang w:val="en-US"/>
        </w:rPr>
        <w:tab/>
      </w:r>
    </w:p>
    <w:p w14:paraId="1657AB15" w14:textId="28C53328" w:rsidR="004F715C" w:rsidRPr="00466519" w:rsidRDefault="004F715C" w:rsidP="004F715C">
      <w:pPr>
        <w:tabs>
          <w:tab w:val="left" w:pos="1721"/>
          <w:tab w:val="center" w:pos="4677"/>
        </w:tabs>
        <w:spacing w:line="360" w:lineRule="auto"/>
        <w:ind w:firstLine="0"/>
        <w:contextualSpacing/>
        <w:jc w:val="center"/>
        <w:rPr>
          <w:b/>
          <w:sz w:val="24"/>
          <w:lang w:val="en-US"/>
        </w:rPr>
      </w:pPr>
      <w:r w:rsidRPr="00466519">
        <w:rPr>
          <w:b/>
          <w:i/>
          <w:sz w:val="24"/>
          <w:lang w:val="en-US"/>
        </w:rPr>
        <w:t>ABSTRACT</w:t>
      </w:r>
      <w:r w:rsidRPr="00466519">
        <w:rPr>
          <w:b/>
          <w:sz w:val="24"/>
          <w:lang w:val="en-US"/>
        </w:rPr>
        <w:t xml:space="preserve"> </w:t>
      </w:r>
    </w:p>
    <w:p w14:paraId="3C4AF2A3" w14:textId="152865D5" w:rsidR="004F715C" w:rsidRPr="00466519" w:rsidRDefault="004F715C" w:rsidP="004F715C">
      <w:pPr>
        <w:spacing w:line="360" w:lineRule="auto"/>
        <w:ind w:firstLine="0"/>
        <w:contextualSpacing/>
        <w:rPr>
          <w:sz w:val="24"/>
          <w:lang w:val="en-US"/>
        </w:rPr>
      </w:pPr>
      <w:r>
        <w:rPr>
          <w:sz w:val="24"/>
          <w:lang w:val="en-US"/>
        </w:rPr>
        <w:tab/>
      </w:r>
      <w:r w:rsidRPr="00466519">
        <w:rPr>
          <w:sz w:val="24"/>
          <w:lang w:val="en-US"/>
        </w:rPr>
        <w:t xml:space="preserve">The struggle of the people of Aceh to get the legitimacy of implementing Islamic law has been ongoing from the government of President Sukarno. Finally, this long cycle pays off with the enactment of Law Number 11 of 2006 concerning the Government of Aceh, which discusses the birth of Islamic Sharia Qanun. Instead, it experienced a lot of rejection after the implementation of the Islamic Sharia Qanun. Inversely related to the Aceh Qanun before it was passed which received support from the community. Since 2006, the pros and cons of implementing Sharia Syariah Qanun </w:t>
      </w:r>
      <w:proofErr w:type="gramStart"/>
      <w:r w:rsidRPr="00466519">
        <w:rPr>
          <w:sz w:val="24"/>
          <w:lang w:val="en-US"/>
        </w:rPr>
        <w:t>has</w:t>
      </w:r>
      <w:proofErr w:type="gramEnd"/>
      <w:r w:rsidRPr="00466519">
        <w:rPr>
          <w:sz w:val="24"/>
          <w:lang w:val="en-US"/>
        </w:rPr>
        <w:t xml:space="preserve"> been ongoing. The fundamental problem that must be sought for a solution is the attitude of the discriminatory implementers and Qanun material that is not comprehensive. This study will discuss </w:t>
      </w:r>
      <w:r w:rsidRPr="00466519">
        <w:rPr>
          <w:sz w:val="24"/>
          <w:lang w:val="en-US"/>
        </w:rPr>
        <w:lastRenderedPageBreak/>
        <w:t>the implementation of Islamic Sharia Qanun, as well as several factors that contribute to the emergence of the rejection of the application of Islamic Sharia Qanun. The output of this research is to provide government recommendations to resolve the issue of upholding the Islamic Sharia Qanun in Aceh.</w:t>
      </w:r>
    </w:p>
    <w:p w14:paraId="224B1EEC" w14:textId="77777777" w:rsidR="004F715C" w:rsidRPr="00466519" w:rsidRDefault="004F715C" w:rsidP="004F715C">
      <w:pPr>
        <w:autoSpaceDE w:val="0"/>
        <w:autoSpaceDN w:val="0"/>
        <w:adjustRightInd w:val="0"/>
        <w:spacing w:line="360" w:lineRule="auto"/>
        <w:ind w:firstLine="0"/>
        <w:rPr>
          <w:rFonts w:eastAsia="Times New Roman"/>
          <w:sz w:val="24"/>
          <w:lang w:val="en-US"/>
        </w:rPr>
      </w:pPr>
    </w:p>
    <w:p w14:paraId="36EE170E" w14:textId="77777777" w:rsidR="004F715C" w:rsidRPr="00466519" w:rsidRDefault="004F715C" w:rsidP="004F715C">
      <w:pPr>
        <w:autoSpaceDE w:val="0"/>
        <w:autoSpaceDN w:val="0"/>
        <w:adjustRightInd w:val="0"/>
        <w:spacing w:line="360" w:lineRule="auto"/>
        <w:ind w:firstLine="0"/>
        <w:rPr>
          <w:i/>
          <w:sz w:val="24"/>
          <w:lang w:val="en-US"/>
        </w:rPr>
      </w:pPr>
      <w:proofErr w:type="gramStart"/>
      <w:r w:rsidRPr="00466519">
        <w:rPr>
          <w:b/>
          <w:i/>
          <w:sz w:val="24"/>
          <w:lang w:val="en-US"/>
        </w:rPr>
        <w:t>Keywords :</w:t>
      </w:r>
      <w:proofErr w:type="gramEnd"/>
      <w:r w:rsidRPr="00466519">
        <w:rPr>
          <w:b/>
          <w:i/>
          <w:sz w:val="24"/>
          <w:lang w:val="en-US"/>
        </w:rPr>
        <w:t xml:space="preserve"> </w:t>
      </w:r>
      <w:r w:rsidRPr="004F715C">
        <w:rPr>
          <w:i/>
          <w:sz w:val="24"/>
          <w:lang w:val="en-US"/>
        </w:rPr>
        <w:t>Aceh, Qanun, Islamic Sharia, Policy, Implementation</w:t>
      </w:r>
      <w:r w:rsidRPr="00466519">
        <w:rPr>
          <w:i/>
          <w:sz w:val="24"/>
          <w:lang w:val="en-US"/>
        </w:rPr>
        <w:t xml:space="preserve"> </w:t>
      </w:r>
    </w:p>
    <w:p w14:paraId="26D25D79" w14:textId="77777777" w:rsidR="005F6A20" w:rsidRPr="00466519" w:rsidRDefault="005F6A20" w:rsidP="004F715C">
      <w:pPr>
        <w:pStyle w:val="Heading1"/>
        <w:numPr>
          <w:ilvl w:val="0"/>
          <w:numId w:val="0"/>
        </w:numPr>
        <w:spacing w:line="360" w:lineRule="auto"/>
        <w:rPr>
          <w:rFonts w:cs="Times New Roman"/>
          <w:sz w:val="24"/>
          <w:szCs w:val="24"/>
          <w:lang w:val="en-US"/>
        </w:rPr>
      </w:pPr>
    </w:p>
    <w:p w14:paraId="5E6C1BCF" w14:textId="77777777" w:rsidR="005D06AB" w:rsidRDefault="005D06AB" w:rsidP="004F715C">
      <w:pPr>
        <w:pStyle w:val="Heading1"/>
        <w:numPr>
          <w:ilvl w:val="0"/>
          <w:numId w:val="0"/>
        </w:numPr>
        <w:spacing w:line="360" w:lineRule="auto"/>
        <w:ind w:left="454" w:hanging="454"/>
        <w:rPr>
          <w:rFonts w:cs="Times New Roman"/>
          <w:sz w:val="24"/>
          <w:szCs w:val="24"/>
          <w:lang w:val="en-US"/>
        </w:rPr>
        <w:sectPr w:rsidR="005D06AB" w:rsidSect="00527B0E">
          <w:headerReference w:type="even" r:id="rId11"/>
          <w:footerReference w:type="even" r:id="rId12"/>
          <w:footerReference w:type="default" r:id="rId13"/>
          <w:headerReference w:type="first" r:id="rId14"/>
          <w:footerReference w:type="first" r:id="rId15"/>
          <w:type w:val="continuous"/>
          <w:pgSz w:w="11907" w:h="16840" w:code="9"/>
          <w:pgMar w:top="1134" w:right="1134" w:bottom="1560" w:left="1134" w:header="454" w:footer="847" w:gutter="0"/>
          <w:pgNumType w:start="104"/>
          <w:cols w:space="567"/>
          <w:titlePg/>
          <w:docGrid w:linePitch="360"/>
        </w:sectPr>
      </w:pPr>
    </w:p>
    <w:p w14:paraId="0FC68639" w14:textId="29E557F5" w:rsidR="00D7615B" w:rsidRPr="00466519" w:rsidRDefault="00A67F71" w:rsidP="004F715C">
      <w:pPr>
        <w:pStyle w:val="Heading1"/>
        <w:numPr>
          <w:ilvl w:val="0"/>
          <w:numId w:val="0"/>
        </w:numPr>
        <w:spacing w:line="360" w:lineRule="auto"/>
        <w:ind w:left="454" w:hanging="454"/>
        <w:rPr>
          <w:rFonts w:cs="Times New Roman"/>
          <w:sz w:val="24"/>
          <w:szCs w:val="24"/>
          <w:lang w:val="en-US"/>
        </w:rPr>
      </w:pPr>
      <w:r w:rsidRPr="00466519">
        <w:rPr>
          <w:rFonts w:cs="Times New Roman"/>
          <w:sz w:val="24"/>
          <w:szCs w:val="24"/>
          <w:lang w:val="en-US"/>
        </w:rPr>
        <w:lastRenderedPageBreak/>
        <w:t>PENDAHULUAN</w:t>
      </w:r>
      <w:r w:rsidR="00F41C6B" w:rsidRPr="00466519">
        <w:rPr>
          <w:rFonts w:cs="Times New Roman"/>
          <w:sz w:val="24"/>
          <w:szCs w:val="24"/>
          <w:lang w:val="en-US"/>
        </w:rPr>
        <w:t xml:space="preserve"> </w:t>
      </w:r>
    </w:p>
    <w:p w14:paraId="4E17EF8E" w14:textId="77777777" w:rsidR="00C157B9" w:rsidRPr="00466519" w:rsidRDefault="00C157B9" w:rsidP="004F715C">
      <w:pPr>
        <w:spacing w:line="360" w:lineRule="auto"/>
        <w:rPr>
          <w:sz w:val="24"/>
          <w:lang w:val="en-US"/>
        </w:rPr>
      </w:pPr>
    </w:p>
    <w:p w14:paraId="074DF2EE" w14:textId="77777777" w:rsidR="00D7615B" w:rsidRPr="00466519" w:rsidRDefault="00574E79" w:rsidP="004F715C">
      <w:pPr>
        <w:spacing w:line="360" w:lineRule="auto"/>
        <w:ind w:firstLine="720"/>
        <w:rPr>
          <w:sz w:val="24"/>
        </w:rPr>
      </w:pPr>
      <w:r w:rsidRPr="00466519">
        <w:rPr>
          <w:sz w:val="24"/>
        </w:rPr>
        <w:t>Aceh sebagai daerah istimewa</w:t>
      </w:r>
      <w:r w:rsidR="00507E14" w:rsidRPr="00466519">
        <w:rPr>
          <w:sz w:val="24"/>
          <w:lang w:val="en-US"/>
        </w:rPr>
        <w:t xml:space="preserve"> didapat</w:t>
      </w:r>
      <w:r w:rsidRPr="00466519">
        <w:rPr>
          <w:sz w:val="24"/>
        </w:rPr>
        <w:t xml:space="preserve"> atas kegemilangan dan kejayaan masa lamp</w:t>
      </w:r>
      <w:r w:rsidR="00486A8A" w:rsidRPr="00466519">
        <w:rPr>
          <w:sz w:val="24"/>
        </w:rPr>
        <w:t>au yang pernah di capainya</w:t>
      </w:r>
      <w:r w:rsidRPr="00466519">
        <w:rPr>
          <w:sz w:val="24"/>
          <w:lang w:val="en-US"/>
        </w:rPr>
        <w:t>.</w:t>
      </w:r>
      <w:r w:rsidR="00C62489" w:rsidRPr="00466519">
        <w:rPr>
          <w:sz w:val="24"/>
          <w:lang w:val="en-US"/>
        </w:rPr>
        <w:t xml:space="preserve"> </w:t>
      </w:r>
      <w:r w:rsidRPr="00466519">
        <w:rPr>
          <w:sz w:val="24"/>
        </w:rPr>
        <w:t>Dalam sejarahnya, sejak zaman kesultanan masyarakat aceh telah mengamalkan nilai-nilai keislaman yang kuat</w:t>
      </w:r>
      <w:r w:rsidR="00486A8A" w:rsidRPr="00466519">
        <w:rPr>
          <w:sz w:val="24"/>
          <w:lang w:val="en-US"/>
        </w:rPr>
        <w:t xml:space="preserve"> </w:t>
      </w:r>
      <w:r w:rsidR="00486A8A" w:rsidRPr="00466519">
        <w:rPr>
          <w:sz w:val="24"/>
          <w:lang w:val="en-US"/>
        </w:rPr>
        <w:fldChar w:fldCharType="begin" w:fldLock="1"/>
      </w:r>
      <w:r w:rsidR="00486A8A" w:rsidRPr="00466519">
        <w:rPr>
          <w:sz w:val="24"/>
          <w:lang w:val="en-US"/>
        </w:rPr>
        <w:instrText>ADDIN CSL_CITATION {"citationItems":[{"id":"ITEM-1","itemData":{"author":[{"dropping-particle":"","family":"Sari","given":"Cut Maya Aprita","non-dropping-particle":"","parse-names":false,"suffix":""}],"container-title":"Jurnal Review Politik","id":"ITEM-1","issue":"01","issued":{"date-parts":[["2016"]]},"page":"68-89","title":"Pro Dan Kontra Implementasi Qanun Syariat Islam Di Aceh","type":"article-journal","volume":"06"},"uris":["http://www.mendeley.com/documents/?uuid=21132cf7-2fca-439c-a241-09c86316aeeb"]}],"mendeley":{"formattedCitation":"(Sari, 2016)","plainTextFormattedCitation":"(Sari, 2016)","previouslyFormattedCitation":"(Sari, 2016)"},"properties":{"noteIndex":0},"schema":"https://github.com/citation-style-language/schema/raw/master/csl-citation.json"}</w:instrText>
      </w:r>
      <w:r w:rsidR="00486A8A" w:rsidRPr="00466519">
        <w:rPr>
          <w:sz w:val="24"/>
          <w:lang w:val="en-US"/>
        </w:rPr>
        <w:fldChar w:fldCharType="separate"/>
      </w:r>
      <w:r w:rsidR="00486A8A" w:rsidRPr="00466519">
        <w:rPr>
          <w:noProof/>
          <w:sz w:val="24"/>
          <w:lang w:val="en-US"/>
        </w:rPr>
        <w:t>(Sari, 2016)</w:t>
      </w:r>
      <w:r w:rsidR="00486A8A" w:rsidRPr="00466519">
        <w:rPr>
          <w:sz w:val="24"/>
          <w:lang w:val="en-US"/>
        </w:rPr>
        <w:fldChar w:fldCharType="end"/>
      </w:r>
      <w:r w:rsidRPr="00466519">
        <w:rPr>
          <w:sz w:val="24"/>
          <w:lang w:val="en-US"/>
        </w:rPr>
        <w:t>.</w:t>
      </w:r>
      <w:r w:rsidR="00C62489" w:rsidRPr="00466519">
        <w:rPr>
          <w:sz w:val="24"/>
          <w:lang w:val="en-US"/>
        </w:rPr>
        <w:t xml:space="preserve"> </w:t>
      </w:r>
      <w:r w:rsidRPr="00466519">
        <w:rPr>
          <w:sz w:val="24"/>
        </w:rPr>
        <w:t>Isl</w:t>
      </w:r>
      <w:r w:rsidR="005073A4" w:rsidRPr="00466519">
        <w:rPr>
          <w:sz w:val="24"/>
        </w:rPr>
        <w:t>am bukan hanya sebagai agama terbanyak tetapi  juga berperan melaksanakan</w:t>
      </w:r>
      <w:r w:rsidRPr="00466519">
        <w:rPr>
          <w:sz w:val="24"/>
        </w:rPr>
        <w:t xml:space="preserve"> sebuah</w:t>
      </w:r>
      <w:r w:rsidR="005073A4" w:rsidRPr="00466519">
        <w:rPr>
          <w:sz w:val="24"/>
        </w:rPr>
        <w:t xml:space="preserve"> tradisi pada </w:t>
      </w:r>
      <w:r w:rsidR="00486A8A" w:rsidRPr="00466519">
        <w:rPr>
          <w:sz w:val="24"/>
        </w:rPr>
        <w:t>masyarakat aceh. Pada saat itu</w:t>
      </w:r>
      <w:r w:rsidR="00C62489" w:rsidRPr="00466519">
        <w:rPr>
          <w:sz w:val="24"/>
          <w:lang w:val="en-US"/>
        </w:rPr>
        <w:t xml:space="preserve"> </w:t>
      </w:r>
      <w:r w:rsidR="00486A8A" w:rsidRPr="00466519">
        <w:rPr>
          <w:sz w:val="24"/>
        </w:rPr>
        <w:t>a</w:t>
      </w:r>
      <w:r w:rsidR="00C62489" w:rsidRPr="00466519">
        <w:rPr>
          <w:sz w:val="24"/>
        </w:rPr>
        <w:t>ceh sebagai daerah yang tidak dapat ditaklukkan oleh belanda dan berhasil memenangkan melawan penjajahan belanda akibat dari semangat keislaman yang muncul dari masyarak</w:t>
      </w:r>
      <w:r w:rsidR="00486A8A" w:rsidRPr="00466519">
        <w:rPr>
          <w:sz w:val="24"/>
          <w:lang w:val="en-US"/>
        </w:rPr>
        <w:t>a</w:t>
      </w:r>
      <w:r w:rsidR="00486A8A" w:rsidRPr="00466519">
        <w:rPr>
          <w:sz w:val="24"/>
        </w:rPr>
        <w:t>t</w:t>
      </w:r>
      <w:r w:rsidR="00486A8A" w:rsidRPr="00466519">
        <w:rPr>
          <w:sz w:val="24"/>
          <w:lang w:val="en-US"/>
        </w:rPr>
        <w:t xml:space="preserve"> sehingga </w:t>
      </w:r>
      <w:r w:rsidR="00486A8A" w:rsidRPr="00466519">
        <w:rPr>
          <w:sz w:val="24"/>
        </w:rPr>
        <w:t>a</w:t>
      </w:r>
      <w:r w:rsidR="00C62489" w:rsidRPr="00466519">
        <w:rPr>
          <w:sz w:val="24"/>
        </w:rPr>
        <w:t>ceh mendapat gelar Serambi Mekkah karena masyarakatnya tidak takut mati da</w:t>
      </w:r>
      <w:r w:rsidR="005073A4" w:rsidRPr="00466519">
        <w:rPr>
          <w:sz w:val="24"/>
        </w:rPr>
        <w:t xml:space="preserve">lam membela atau  mempertahankan agama dan negara </w:t>
      </w:r>
      <w:r w:rsidR="00486A8A" w:rsidRPr="00466519">
        <w:rPr>
          <w:sz w:val="24"/>
        </w:rPr>
        <w:fldChar w:fldCharType="begin" w:fldLock="1"/>
      </w:r>
      <w:r w:rsidR="00486A8A" w:rsidRPr="00466519">
        <w:rPr>
          <w:sz w:val="24"/>
        </w:rPr>
        <w:instrText>ADDIN CSL_CITATION {"citationItems":[{"id":"ITEM-1","itemData":{"author":[{"dropping-particle":"","family":"Hadi","given":"Amirul","non-dropping-particle":"","parse-names":false,"suffix":""}],"id":"ITEM-1","issued":{"date-parts":[["2010"]]},"title":"Aceh : Sejarah, Budaya dan Tradisi","type":"book"},"uris":["http://www.mendeley.com/documents/?uuid=b005a713-267a-4b44-a70f-fd600e07dce4"]}],"mendeley":{"formattedCitation":"(Hadi, 2010)","plainTextFormattedCitation":"(Hadi, 2010)","previouslyFormattedCitation":"(Hadi, 2010)"},"properties":{"noteIndex":0},"schema":"https://github.com/citation-style-language/schema/raw/master/csl-citation.json"}</w:instrText>
      </w:r>
      <w:r w:rsidR="00486A8A" w:rsidRPr="00466519">
        <w:rPr>
          <w:sz w:val="24"/>
        </w:rPr>
        <w:fldChar w:fldCharType="separate"/>
      </w:r>
      <w:r w:rsidR="00486A8A" w:rsidRPr="00466519">
        <w:rPr>
          <w:noProof/>
          <w:sz w:val="24"/>
        </w:rPr>
        <w:t>(Hadi, 2010)</w:t>
      </w:r>
      <w:r w:rsidR="00486A8A" w:rsidRPr="00466519">
        <w:rPr>
          <w:sz w:val="24"/>
        </w:rPr>
        <w:fldChar w:fldCharType="end"/>
      </w:r>
      <w:r w:rsidR="00486A8A" w:rsidRPr="00466519">
        <w:rPr>
          <w:sz w:val="24"/>
        </w:rPr>
        <w:t>.</w:t>
      </w:r>
      <w:r w:rsidR="006C08C2" w:rsidRPr="00466519">
        <w:rPr>
          <w:sz w:val="24"/>
          <w:lang w:val="en-US"/>
        </w:rPr>
        <w:t xml:space="preserve"> </w:t>
      </w:r>
      <w:r w:rsidR="00C62489" w:rsidRPr="00466519">
        <w:rPr>
          <w:sz w:val="24"/>
        </w:rPr>
        <w:t>Aceh sebagai daerah Syariah Islam bukanlah suatu hal yang baru keberadaannya, sejak zaman kesultanan iskandar muda telah berpengalaman dalam mewujudkannya. Pada saat itu islam menjadi satu-satunya agama yang di akui o</w:t>
      </w:r>
      <w:r w:rsidR="00486A8A" w:rsidRPr="00466519">
        <w:rPr>
          <w:sz w:val="24"/>
        </w:rPr>
        <w:t>leh kesultanan iskandar muda</w:t>
      </w:r>
      <w:r w:rsidR="00C62489" w:rsidRPr="00466519">
        <w:rPr>
          <w:sz w:val="24"/>
          <w:lang w:val="en-US"/>
        </w:rPr>
        <w:t>.</w:t>
      </w:r>
      <w:r w:rsidR="00486A8A" w:rsidRPr="00466519">
        <w:rPr>
          <w:sz w:val="24"/>
          <w:lang w:val="en-US"/>
        </w:rPr>
        <w:t xml:space="preserve"> </w:t>
      </w:r>
      <w:r w:rsidR="00C62489" w:rsidRPr="00466519">
        <w:rPr>
          <w:sz w:val="24"/>
        </w:rPr>
        <w:t xml:space="preserve">Pada abad ke 17 sistem pemerintahan telah terintegrasi di dalam sendi-sendi kehidupan kerajaan disaat itu. Integrasi yang dimaksudkan </w:t>
      </w:r>
      <w:r w:rsidR="00C62489" w:rsidRPr="00466519">
        <w:rPr>
          <w:sz w:val="24"/>
        </w:rPr>
        <w:lastRenderedPageBreak/>
        <w:t>disini adalah perpaduan islam sebagai budaya dan politik dalam menegakkan komunitas islam atau sering disebut dengan “politico-religious unity”</w:t>
      </w:r>
      <w:r w:rsidR="00486A8A" w:rsidRPr="00466519">
        <w:rPr>
          <w:sz w:val="24"/>
          <w:lang w:val="en-US"/>
        </w:rPr>
        <w:t xml:space="preserve"> </w:t>
      </w:r>
      <w:r w:rsidR="00486A8A" w:rsidRPr="00466519">
        <w:rPr>
          <w:sz w:val="24"/>
          <w:lang w:val="en-US"/>
        </w:rPr>
        <w:fldChar w:fldCharType="begin" w:fldLock="1"/>
      </w:r>
      <w:r w:rsidR="00175D46" w:rsidRPr="00466519">
        <w:rPr>
          <w:sz w:val="24"/>
          <w:lang w:val="en-US"/>
        </w:rPr>
        <w:instrText>ADDIN CSL_CITATION {"citationItems":[{"id":"ITEM-1","itemData":{"author":[{"dropping-particle":"","family":"Hadi","given":"","non-dropping-particle":"","parse-names":false,"suffix":""}],"id":"ITEM-1","issued":{"date-parts":[["2004"]]},"number-of-pages":"241","title":"Islam and State in Sumatra A Study of Seventeenth-Century Aceh. Leiden-Boston: Brill.","type":"book"},"uris":["http://www.mendeley.com/documents/?uuid=444cff51-56f3-4aee-9483-434457e085d7"]}],"mendeley":{"formattedCitation":"(Hadi, 2004)","manualFormatting":"(Amirul, 2004)","plainTextFormattedCitation":"(Hadi, 2004)","previouslyFormattedCitation":"(Hadi, 2004)"},"properties":{"noteIndex":0},"schema":"https://github.com/citation-style-language/schema/raw/master/csl-citation.json"}</w:instrText>
      </w:r>
      <w:r w:rsidR="00486A8A" w:rsidRPr="00466519">
        <w:rPr>
          <w:sz w:val="24"/>
          <w:lang w:val="en-US"/>
        </w:rPr>
        <w:fldChar w:fldCharType="separate"/>
      </w:r>
      <w:r w:rsidR="00175D46" w:rsidRPr="00466519">
        <w:rPr>
          <w:noProof/>
          <w:sz w:val="24"/>
          <w:lang w:val="en-US"/>
        </w:rPr>
        <w:t>(Amirul</w:t>
      </w:r>
      <w:r w:rsidR="00486A8A" w:rsidRPr="00466519">
        <w:rPr>
          <w:noProof/>
          <w:sz w:val="24"/>
          <w:lang w:val="en-US"/>
        </w:rPr>
        <w:t>, 2004)</w:t>
      </w:r>
      <w:r w:rsidR="00486A8A" w:rsidRPr="00466519">
        <w:rPr>
          <w:sz w:val="24"/>
          <w:lang w:val="en-US"/>
        </w:rPr>
        <w:fldChar w:fldCharType="end"/>
      </w:r>
      <w:r w:rsidR="00C62489" w:rsidRPr="00466519">
        <w:rPr>
          <w:sz w:val="24"/>
          <w:lang w:val="en-US"/>
        </w:rPr>
        <w:t xml:space="preserve">. </w:t>
      </w:r>
      <w:r w:rsidR="00C62489" w:rsidRPr="00466519">
        <w:rPr>
          <w:sz w:val="24"/>
        </w:rPr>
        <w:t>Islam bukan saja menjadi agama mayoritas, di stru</w:t>
      </w:r>
      <w:r w:rsidR="005073A4" w:rsidRPr="00466519">
        <w:rPr>
          <w:sz w:val="24"/>
        </w:rPr>
        <w:t>ktur masyarakat aceh islam sudah tertanam</w:t>
      </w:r>
      <w:r w:rsidR="00C62489" w:rsidRPr="00466519">
        <w:rPr>
          <w:sz w:val="24"/>
        </w:rPr>
        <w:t xml:space="preserve"> </w:t>
      </w:r>
      <w:r w:rsidR="007534EC" w:rsidRPr="00466519">
        <w:rPr>
          <w:sz w:val="24"/>
          <w:lang w:val="en-US"/>
        </w:rPr>
        <w:t>di</w:t>
      </w:r>
      <w:r w:rsidR="007534EC" w:rsidRPr="00466519">
        <w:rPr>
          <w:sz w:val="24"/>
        </w:rPr>
        <w:t xml:space="preserve"> kehidupan </w:t>
      </w:r>
      <w:r w:rsidR="00C62489" w:rsidRPr="00466519">
        <w:rPr>
          <w:sz w:val="24"/>
        </w:rPr>
        <w:t xml:space="preserve"> yang telah dilaksanakan</w:t>
      </w:r>
      <w:r w:rsidR="00486A8A" w:rsidRPr="00466519">
        <w:rPr>
          <w:sz w:val="24"/>
        </w:rPr>
        <w:t xml:space="preserve"> dalam kehidupan sehari-hari</w:t>
      </w:r>
      <w:r w:rsidR="00C62489" w:rsidRPr="00466519">
        <w:rPr>
          <w:sz w:val="24"/>
          <w:lang w:val="en-US"/>
        </w:rPr>
        <w:t>.</w:t>
      </w:r>
      <w:r w:rsidR="006C08C2" w:rsidRPr="00466519">
        <w:rPr>
          <w:sz w:val="24"/>
          <w:lang w:val="en-US"/>
        </w:rPr>
        <w:t xml:space="preserve"> </w:t>
      </w:r>
      <w:r w:rsidR="00C62489" w:rsidRPr="00466519">
        <w:rPr>
          <w:sz w:val="24"/>
        </w:rPr>
        <w:t>Proses panjang yang harus dilalui  dan semangat  mew</w:t>
      </w:r>
      <w:r w:rsidR="007534EC" w:rsidRPr="00466519">
        <w:rPr>
          <w:sz w:val="24"/>
        </w:rPr>
        <w:t>ujudkan Syariat Islam mendapatkan hasil, UU</w:t>
      </w:r>
      <w:r w:rsidR="00C62489" w:rsidRPr="00466519">
        <w:rPr>
          <w:sz w:val="24"/>
        </w:rPr>
        <w:t xml:space="preserve"> No. 11 Tahun 2006 tentang Pemerintahan</w:t>
      </w:r>
      <w:r w:rsidR="007534EC" w:rsidRPr="00466519">
        <w:rPr>
          <w:sz w:val="24"/>
        </w:rPr>
        <w:t xml:space="preserve"> Aceh, Aceh diberikan peluang</w:t>
      </w:r>
      <w:r w:rsidR="00C62489" w:rsidRPr="00466519">
        <w:rPr>
          <w:sz w:val="24"/>
        </w:rPr>
        <w:t xml:space="preserve"> untuk </w:t>
      </w:r>
      <w:r w:rsidR="007534EC" w:rsidRPr="00466519">
        <w:rPr>
          <w:sz w:val="24"/>
        </w:rPr>
        <w:t>menjalankan Syariat Islam kaffah atau menyeluruh disegala segi</w:t>
      </w:r>
      <w:r w:rsidR="00C62489" w:rsidRPr="00466519">
        <w:rPr>
          <w:sz w:val="24"/>
        </w:rPr>
        <w:t xml:space="preserve"> kehidupan yang diatur di Qanun Syariat Islam</w:t>
      </w:r>
      <w:r w:rsidR="00507E14" w:rsidRPr="00466519">
        <w:rPr>
          <w:sz w:val="24"/>
          <w:lang w:val="en-US"/>
        </w:rPr>
        <w:t xml:space="preserve"> </w:t>
      </w:r>
      <w:r w:rsidR="00507E14" w:rsidRPr="00466519">
        <w:rPr>
          <w:sz w:val="24"/>
          <w:lang w:val="en-US"/>
        </w:rPr>
        <w:fldChar w:fldCharType="begin" w:fldLock="1"/>
      </w:r>
      <w:r w:rsidR="003B07B9" w:rsidRPr="00466519">
        <w:rPr>
          <w:sz w:val="24"/>
          <w:lang w:val="en-US"/>
        </w:rPr>
        <w:instrText>ADDIN CSL_CITATION {"citationItems":[{"id":"ITEM-1","itemData":{"author":[{"dropping-particle":"","family":"Ahmad","given":"Sri Astuti A.","non-dropping-particle":"","parse-names":false,"suffix":""}],"id":"ITEM-1","issued":{"date-parts":[["2017"]]},"title":"Agama, Budaya dan Perubahan Sosial Perspektif Pendidikan Islam di Aceh","type":"article-journal"},"uris":["http://www.mendeley.com/documents/?uuid=b7074aa3-4190-44aa-994d-42f168ceb1b1"]}],"mendeley":{"formattedCitation":"(Ahmad, 2017)","plainTextFormattedCitation":"(Ahmad, 2017)","previouslyFormattedCitation":"(Ahmad, 2017)"},"properties":{"noteIndex":0},"schema":"https://github.com/citation-style-language/schema/raw/master/csl-citation.json"}</w:instrText>
      </w:r>
      <w:r w:rsidR="00507E14" w:rsidRPr="00466519">
        <w:rPr>
          <w:sz w:val="24"/>
          <w:lang w:val="en-US"/>
        </w:rPr>
        <w:fldChar w:fldCharType="separate"/>
      </w:r>
      <w:r w:rsidR="00507E14" w:rsidRPr="00466519">
        <w:rPr>
          <w:noProof/>
          <w:sz w:val="24"/>
          <w:lang w:val="en-US"/>
        </w:rPr>
        <w:t>(Ahmad, 2017)</w:t>
      </w:r>
      <w:r w:rsidR="00507E14" w:rsidRPr="00466519">
        <w:rPr>
          <w:sz w:val="24"/>
          <w:lang w:val="en-US"/>
        </w:rPr>
        <w:fldChar w:fldCharType="end"/>
      </w:r>
      <w:r w:rsidR="00507E14" w:rsidRPr="00466519">
        <w:rPr>
          <w:sz w:val="24"/>
        </w:rPr>
        <w:t>.</w:t>
      </w:r>
      <w:r w:rsidR="00464CFD" w:rsidRPr="00466519">
        <w:rPr>
          <w:sz w:val="24"/>
          <w:lang w:val="en-US"/>
        </w:rPr>
        <w:t xml:space="preserve"> </w:t>
      </w:r>
      <w:r w:rsidR="00C62489" w:rsidRPr="00466519">
        <w:rPr>
          <w:sz w:val="24"/>
        </w:rPr>
        <w:t>Logikanya, setelah qanun di sahkan hasil dari perjuangan panjang, implementasi qanun tersebut tentu di dukung penuh  masyarakat aceh. Realitanya, terjadi penolakan-penolakan yang muncul dari b</w:t>
      </w:r>
      <w:r w:rsidR="00507E14" w:rsidRPr="00466519">
        <w:rPr>
          <w:sz w:val="24"/>
        </w:rPr>
        <w:t>erbagai kalangan masyarakat.</w:t>
      </w:r>
    </w:p>
    <w:p w14:paraId="0050A9A6" w14:textId="77777777" w:rsidR="00F64C33" w:rsidRPr="00466519" w:rsidRDefault="00F64C33" w:rsidP="004F715C">
      <w:pPr>
        <w:spacing w:line="360" w:lineRule="auto"/>
        <w:ind w:firstLine="720"/>
        <w:rPr>
          <w:rFonts w:eastAsia="Times New Roman"/>
          <w:b/>
          <w:sz w:val="24"/>
          <w:lang w:val="en-US"/>
        </w:rPr>
      </w:pPr>
      <w:r w:rsidRPr="00466519">
        <w:rPr>
          <w:sz w:val="24"/>
        </w:rPr>
        <w:t>Aceh salah satu daerah yang banyak diberikan gelar di mulai dari “Daerah Istimewa” karena ke istimewaannya dibidang agama, pendidikan dan adat istiadat. Selain itu, a</w:t>
      </w:r>
      <w:r w:rsidR="007534EC" w:rsidRPr="00466519">
        <w:rPr>
          <w:sz w:val="24"/>
        </w:rPr>
        <w:t>ceh  diberikan gelar</w:t>
      </w:r>
      <w:r w:rsidRPr="00466519">
        <w:rPr>
          <w:sz w:val="24"/>
        </w:rPr>
        <w:t xml:space="preserve"> “Bumi Iskandar Muda” karena menjadi kerajaan islam  pada abad ke 16 dari 5 kerajaan islam terbesar di dunia. Masyarakat </w:t>
      </w:r>
      <w:r w:rsidRPr="00466519">
        <w:rPr>
          <w:sz w:val="24"/>
        </w:rPr>
        <w:lastRenderedPageBreak/>
        <w:t>aceh terkenal dengan jiwa kepahlawanan dalam memperjuangkan serta mempertahankan dari penjajahan bangsa asing sehingga mendapat gelar “Tanah Rencong”</w:t>
      </w:r>
      <w:r w:rsidRPr="00466519">
        <w:rPr>
          <w:sz w:val="24"/>
          <w:lang w:val="en-US"/>
        </w:rPr>
        <w:t>.</w:t>
      </w:r>
      <w:r w:rsidRPr="00466519">
        <w:rPr>
          <w:rFonts w:eastAsia="Times New Roman"/>
          <w:b/>
          <w:sz w:val="24"/>
          <w:lang w:val="en-US"/>
        </w:rPr>
        <w:t xml:space="preserve"> </w:t>
      </w:r>
      <w:r w:rsidRPr="00466519">
        <w:rPr>
          <w:sz w:val="24"/>
        </w:rPr>
        <w:t>Kemudian Aceh memiliki peran sangat besar pada masa perjuangan dalam melawan penjajahan belanda, sehingga aceh di sebut juga sebagai “Daerah Modal”. Aceh memiliki kekayaan alam yang melimpah dan banyak berkontribusi membantu Indonesia untuk mencapai kemerdekaan Indonesia yang membuat Presiden Soekarno pada saat itu menjadikan Aceh sebagai daerah modal  di dalam perjuangan. Masyarakat Aceh 90 % beragama islam yang menjadikan Aceh sebagai daerah “Serambi M</w:t>
      </w:r>
      <w:r w:rsidR="007534EC" w:rsidRPr="00466519">
        <w:rPr>
          <w:sz w:val="24"/>
        </w:rPr>
        <w:t>ekkah” karena memiliki dasar</w:t>
      </w:r>
      <w:r w:rsidRPr="00466519">
        <w:rPr>
          <w:sz w:val="24"/>
        </w:rPr>
        <w:t xml:space="preserve"> agama islam sehingga ter</w:t>
      </w:r>
      <w:r w:rsidR="007534EC" w:rsidRPr="00466519">
        <w:rPr>
          <w:sz w:val="24"/>
        </w:rPr>
        <w:t>bentuk masyarakat islam di</w:t>
      </w:r>
      <w:r w:rsidRPr="00466519">
        <w:rPr>
          <w:sz w:val="24"/>
        </w:rPr>
        <w:t xml:space="preserve"> kehidupan sehari-hari.</w:t>
      </w:r>
      <w:r w:rsidRPr="00466519">
        <w:rPr>
          <w:rFonts w:eastAsia="Times New Roman"/>
          <w:b/>
          <w:sz w:val="24"/>
          <w:lang w:val="en-US"/>
        </w:rPr>
        <w:t xml:space="preserve"> </w:t>
      </w:r>
      <w:r w:rsidRPr="00466519">
        <w:rPr>
          <w:sz w:val="24"/>
        </w:rPr>
        <w:t>Implementasi Qanun Syariat Islam akan di analisis secara</w:t>
      </w:r>
      <w:r w:rsidR="007534EC" w:rsidRPr="00466519">
        <w:rPr>
          <w:sz w:val="24"/>
        </w:rPr>
        <w:t xml:space="preserve"> teoritis  menggunakan dasar</w:t>
      </w:r>
      <w:r w:rsidRPr="00466519">
        <w:rPr>
          <w:sz w:val="24"/>
        </w:rPr>
        <w:t xml:space="preserve"> penilaian dari keberhasilan kebijakan publik yang dikemukan oleh </w:t>
      </w:r>
      <w:r w:rsidRPr="00466519">
        <w:rPr>
          <w:sz w:val="24"/>
        </w:rPr>
        <w:fldChar w:fldCharType="begin" w:fldLock="1"/>
      </w:r>
      <w:r w:rsidRPr="00466519">
        <w:rPr>
          <w:sz w:val="24"/>
        </w:rPr>
        <w:instrText>ADDIN CSL_CITATION {"citationItems":[{"id":"ITEM-1","itemData":{"author":[{"dropping-particle":"","family":"Edward","given":"George.C.","non-dropping-particle":"","parse-names":false,"suffix":""}],"id":"ITEM-1","issued":{"date-parts":[["1980"]]},"publisher":"Washington DC: Congressional Quarterly Press.","publisher-place":"Washington DC","title":"Implementing public policy","type":"book"},"uris":["http://www.mendeley.com/documents/?uuid=25148460-7b62-4c4e-8110-afe9042d5578"]}],"mendeley":{"formattedCitation":"(Edward, 1980)","plainTextFormattedCitation":"(Edward, 1980)","previouslyFormattedCitation":"(Edward, 1980)"},"properties":{"noteIndex":0},"schema":"https://github.com/citation-style-language/schema/raw/master/csl-citation.json"}</w:instrText>
      </w:r>
      <w:r w:rsidRPr="00466519">
        <w:rPr>
          <w:sz w:val="24"/>
        </w:rPr>
        <w:fldChar w:fldCharType="separate"/>
      </w:r>
      <w:r w:rsidRPr="00466519">
        <w:rPr>
          <w:noProof/>
          <w:sz w:val="24"/>
        </w:rPr>
        <w:t>(Edward, 1980)</w:t>
      </w:r>
      <w:r w:rsidRPr="00466519">
        <w:rPr>
          <w:sz w:val="24"/>
        </w:rPr>
        <w:fldChar w:fldCharType="end"/>
      </w:r>
      <w:r w:rsidRPr="00466519">
        <w:rPr>
          <w:sz w:val="24"/>
        </w:rPr>
        <w:t xml:space="preserve"> serta teori sistem yang dikemukan oleh David Easton di dalam</w:t>
      </w:r>
      <w:r w:rsidRPr="00466519">
        <w:rPr>
          <w:sz w:val="24"/>
          <w:lang w:val="en-US"/>
        </w:rPr>
        <w:t xml:space="preserve"> </w:t>
      </w:r>
      <w:r w:rsidRPr="00466519">
        <w:rPr>
          <w:sz w:val="24"/>
          <w:lang w:val="en-US"/>
        </w:rPr>
        <w:fldChar w:fldCharType="begin" w:fldLock="1"/>
      </w:r>
      <w:r w:rsidRPr="00466519">
        <w:rPr>
          <w:sz w:val="24"/>
          <w:lang w:val="en-US"/>
        </w:rPr>
        <w:instrText>ADDIN CSL_CITATION {"citationItems":[{"id":"ITEM-1","itemData":{"author":[{"dropping-particle":"","family":"Chilcote","given":"Ronald H.","non-dropping-particle":"","parse-names":false,"suffix":""}],"id":"ITEM-1","issued":{"date-parts":[["1981"]]},"publisher":"Colorado: Westview Press.","publisher-place":"Colorado","title":"Theories of Comparative Politics: The Search for a Paradigm.","type":"book"},"uris":["http://www.mendeley.com/documents/?uuid=7c9a2777-e248-4a37-922b-c4cedccdc6be"]}],"mendeley":{"formattedCitation":"(Chilcote, 1981)","manualFormatting":"(Ronald, 1981)","plainTextFormattedCitation":"(Chilcote, 1981)","previouslyFormattedCitation":"(Chilcote, 1981)"},"properties":{"noteIndex":0},"schema":"https://github.com/citation-style-language/schema/raw/master/csl-citation.json"}</w:instrText>
      </w:r>
      <w:r w:rsidRPr="00466519">
        <w:rPr>
          <w:sz w:val="24"/>
          <w:lang w:val="en-US"/>
        </w:rPr>
        <w:fldChar w:fldCharType="separate"/>
      </w:r>
      <w:r w:rsidRPr="00466519">
        <w:rPr>
          <w:noProof/>
          <w:sz w:val="24"/>
          <w:lang w:val="en-US"/>
        </w:rPr>
        <w:t>(Ronald, 1981)</w:t>
      </w:r>
      <w:r w:rsidRPr="00466519">
        <w:rPr>
          <w:sz w:val="24"/>
          <w:lang w:val="en-US"/>
        </w:rPr>
        <w:fldChar w:fldCharType="end"/>
      </w:r>
      <w:r w:rsidRPr="00466519">
        <w:rPr>
          <w:sz w:val="24"/>
        </w:rPr>
        <w:t>.</w:t>
      </w:r>
      <w:r w:rsidRPr="00466519">
        <w:rPr>
          <w:i/>
          <w:sz w:val="24"/>
        </w:rPr>
        <w:t xml:space="preserve"> Outpot</w:t>
      </w:r>
      <w:r w:rsidRPr="00466519">
        <w:rPr>
          <w:sz w:val="24"/>
        </w:rPr>
        <w:t xml:space="preserve"> dari implementasi Qanun Syariat Islam di Aceh  untuk memberikan rekomendasi untuk pemerintah untuk mengatasi permasalahan yang terjadi.</w:t>
      </w:r>
    </w:p>
    <w:p w14:paraId="6BDFE34E" w14:textId="3B5779B9" w:rsidR="00C157B9" w:rsidRPr="00466519" w:rsidRDefault="00C157B9" w:rsidP="004F715C">
      <w:pPr>
        <w:spacing w:line="360" w:lineRule="auto"/>
        <w:ind w:firstLine="720"/>
        <w:rPr>
          <w:sz w:val="24"/>
          <w:lang w:val="en-US"/>
        </w:rPr>
      </w:pPr>
      <w:r w:rsidRPr="00466519">
        <w:rPr>
          <w:sz w:val="24"/>
          <w:lang w:val="en-US"/>
        </w:rPr>
        <w:t>Peneliti terdahulu yang relevan dari</w:t>
      </w:r>
      <w:r w:rsidR="00824140" w:rsidRPr="00466519">
        <w:rPr>
          <w:sz w:val="24"/>
          <w:lang w:val="en-US"/>
        </w:rPr>
        <w:t xml:space="preserve"> </w:t>
      </w:r>
      <w:r w:rsidR="00824140" w:rsidRPr="00466519">
        <w:rPr>
          <w:sz w:val="24"/>
          <w:lang w:val="en-US"/>
        </w:rPr>
        <w:fldChar w:fldCharType="begin" w:fldLock="1"/>
      </w:r>
      <w:r w:rsidR="00E21511" w:rsidRPr="00466519">
        <w:rPr>
          <w:sz w:val="24"/>
          <w:lang w:val="en-US"/>
        </w:rPr>
        <w:instrText>ADDIN CSL_CITATION {"citationItems":[{"id":"ITEM-1","itemData":{"author":[{"dropping-particle":"","family":"Herdiyanti","given":"Sherly","non-dropping-particle":"","parse-names":false,"suffix":""}],"id":"ITEM-1","issued":{"date-parts":[["2015"]]},"title":"Penerapan Snksi Pidana Cambuk Terhadap Pelanggaran “QANUN” Di Bidang Maisir","type":"article-journal"},"uris":["http://www.mendeley.com/documents/?uuid=7aabd8a6-b4b7-43e8-959e-b8cd0e8cfdd7"]}],"mendeley":{"formattedCitation":"(Herdiyanti, 2015)","manualFormatting":"Herdiyanti  (2015)","plainTextFormattedCitation":"(Herdiyanti, 2015)","previouslyFormattedCitation":"(Herdiyanti, 2015)"},"properties":{"noteIndex":0},"schema":"https://github.com/citation-style-language/schema/raw/master/csl-citation.json"}</w:instrText>
      </w:r>
      <w:r w:rsidR="00824140" w:rsidRPr="00466519">
        <w:rPr>
          <w:sz w:val="24"/>
          <w:lang w:val="en-US"/>
        </w:rPr>
        <w:fldChar w:fldCharType="separate"/>
      </w:r>
      <w:r w:rsidR="00824140" w:rsidRPr="00466519">
        <w:rPr>
          <w:noProof/>
          <w:sz w:val="24"/>
          <w:lang w:val="en-US"/>
        </w:rPr>
        <w:t>Herdiyanti  (2015)</w:t>
      </w:r>
      <w:r w:rsidR="00824140" w:rsidRPr="00466519">
        <w:rPr>
          <w:sz w:val="24"/>
          <w:lang w:val="en-US"/>
        </w:rPr>
        <w:fldChar w:fldCharType="end"/>
      </w:r>
      <w:r w:rsidR="00824140" w:rsidRPr="00466519">
        <w:rPr>
          <w:sz w:val="24"/>
          <w:lang w:val="en-US"/>
        </w:rPr>
        <w:t xml:space="preserve"> </w:t>
      </w:r>
      <w:r w:rsidRPr="00466519">
        <w:rPr>
          <w:sz w:val="24"/>
          <w:lang w:val="en-US"/>
        </w:rPr>
        <w:t xml:space="preserve">berdasarkan statistik dari tahun 2011 sampai 2015 pelaku maisir di Kota Banda Aceh mengalami kenaikan, kasus maisir menjadi kasus yang paling banyak terjadi dan di ikuti oleh khalwat dan khamar. Pada tahun 2011 terjadi 30 kasus, tahun 2012 terjadi 40 kasus, tahun 2015 terjadi 45 kasus dan di tahun 2014 </w:t>
      </w:r>
      <w:r w:rsidRPr="00466519">
        <w:rPr>
          <w:sz w:val="24"/>
          <w:lang w:val="en-US"/>
        </w:rPr>
        <w:lastRenderedPageBreak/>
        <w:t xml:space="preserve">terjadi 65 kasus. </w:t>
      </w:r>
      <w:proofErr w:type="gramStart"/>
      <w:r w:rsidRPr="00466519">
        <w:rPr>
          <w:sz w:val="24"/>
          <w:lang w:val="en-US"/>
        </w:rPr>
        <w:t>Data ini menunjukkan bahwa penerapan hukuman cambuk belum mampu berjalan efektif, karena tercatat dari tahun ke tahun mengalami peningkatan pelanggaran.</w:t>
      </w:r>
      <w:proofErr w:type="gramEnd"/>
      <w:r w:rsidRPr="00466519">
        <w:rPr>
          <w:sz w:val="24"/>
          <w:lang w:val="en-US"/>
        </w:rPr>
        <w:t xml:space="preserve"> </w:t>
      </w:r>
      <w:proofErr w:type="gramStart"/>
      <w:r w:rsidRPr="00466519">
        <w:rPr>
          <w:sz w:val="24"/>
          <w:lang w:val="en-US"/>
        </w:rPr>
        <w:t>pelanggaran</w:t>
      </w:r>
      <w:proofErr w:type="gramEnd"/>
      <w:r w:rsidRPr="00466519">
        <w:rPr>
          <w:sz w:val="24"/>
          <w:lang w:val="en-US"/>
        </w:rPr>
        <w:t xml:space="preserve"> ini karena masih lemahnya pengawasan yang dilakukan oleh pihak pemerintah dan masyarakat dan lain-lain sebagainya.</w:t>
      </w:r>
      <w:r w:rsidR="006C08C2" w:rsidRPr="00466519">
        <w:rPr>
          <w:sz w:val="24"/>
          <w:lang w:val="en-US"/>
        </w:rPr>
        <w:t xml:space="preserve"> </w:t>
      </w:r>
      <w:r w:rsidRPr="00466519">
        <w:rPr>
          <w:sz w:val="24"/>
          <w:lang w:val="en-US"/>
        </w:rPr>
        <w:t>Penelitian yang juga dilakukan oleh</w:t>
      </w:r>
      <w:r w:rsidR="00824140" w:rsidRPr="00466519">
        <w:rPr>
          <w:sz w:val="24"/>
          <w:lang w:val="en-US"/>
        </w:rPr>
        <w:t xml:space="preserve"> </w:t>
      </w:r>
      <w:r w:rsidR="00E21511" w:rsidRPr="00466519">
        <w:rPr>
          <w:sz w:val="24"/>
          <w:lang w:val="en-US"/>
        </w:rPr>
        <w:fldChar w:fldCharType="begin" w:fldLock="1"/>
      </w:r>
      <w:r w:rsidR="006347CD" w:rsidRPr="00466519">
        <w:rPr>
          <w:sz w:val="24"/>
          <w:lang w:val="en-US"/>
        </w:rPr>
        <w:instrText>ADDIN CSL_CITATION {"citationItems":[{"id":"ITEM-1","itemData":{"author":[{"dropping-particle":"","family":"Zubaidi","given":"Ahmad","non-dropping-particle":"","parse-names":false,"suffix":""}],"id":"ITEM-1","issued":{"date-parts":[["2004"]]},"title":"Syariat Islam","type":"article"},"uris":["http://www.mendeley.com/documents/?uuid=a649ffad-d98c-4eb1-bbc0-e8e055d4b3a3"]}],"mendeley":{"formattedCitation":"(Zubaidi, 2004)","manualFormatting":"Zubaidi (2015)","plainTextFormattedCitation":"(Zubaidi, 2004)","previouslyFormattedCitation":"(Zubaidi, 2004)"},"properties":{"noteIndex":0},"schema":"https://github.com/citation-style-language/schema/raw/master/csl-citation.json"}</w:instrText>
      </w:r>
      <w:r w:rsidR="00E21511" w:rsidRPr="00466519">
        <w:rPr>
          <w:sz w:val="24"/>
          <w:lang w:val="en-US"/>
        </w:rPr>
        <w:fldChar w:fldCharType="separate"/>
      </w:r>
      <w:r w:rsidR="00E21511" w:rsidRPr="00466519">
        <w:rPr>
          <w:noProof/>
          <w:sz w:val="24"/>
          <w:lang w:val="en-US"/>
        </w:rPr>
        <w:t>Zubaidi (2015)</w:t>
      </w:r>
      <w:r w:rsidR="00E21511" w:rsidRPr="00466519">
        <w:rPr>
          <w:sz w:val="24"/>
          <w:lang w:val="en-US"/>
        </w:rPr>
        <w:fldChar w:fldCharType="end"/>
      </w:r>
      <w:r w:rsidR="00E21511" w:rsidRPr="00466519">
        <w:rPr>
          <w:sz w:val="24"/>
          <w:lang w:val="en-US"/>
        </w:rPr>
        <w:t xml:space="preserve"> </w:t>
      </w:r>
      <w:r w:rsidRPr="00466519">
        <w:rPr>
          <w:sz w:val="24"/>
          <w:lang w:val="en-US"/>
        </w:rPr>
        <w:t xml:space="preserve">melakukan studi komparatif untuk melihat persamaan dan perbedaan antara Qanun Aceh dan Hukum Adat Aceh dimana terdapat banyak kesamaan antara aceh dan hukum adat aceh, dasar-dasar hukum aceh, tujuan dari penerapan hukuman cambuk. </w:t>
      </w:r>
      <w:proofErr w:type="gramStart"/>
      <w:r w:rsidRPr="00466519">
        <w:rPr>
          <w:sz w:val="24"/>
          <w:lang w:val="en-US"/>
        </w:rPr>
        <w:t xml:space="preserve">Hukuman cambuk yang diterapkan tidak terlepas dari rangkuman atau kebiasaan masyarakat </w:t>
      </w:r>
      <w:r w:rsidR="005F6A20" w:rsidRPr="00466519">
        <w:rPr>
          <w:sz w:val="24"/>
          <w:lang w:val="en-US"/>
        </w:rPr>
        <w:t>A</w:t>
      </w:r>
      <w:r w:rsidRPr="00466519">
        <w:rPr>
          <w:sz w:val="24"/>
          <w:lang w:val="en-US"/>
        </w:rPr>
        <w:t>ceh sehingga adat sering menonjol dari sifat syariatnya.</w:t>
      </w:r>
      <w:proofErr w:type="gramEnd"/>
    </w:p>
    <w:p w14:paraId="76325B1E" w14:textId="77777777" w:rsidR="00C157B9" w:rsidRPr="00466519" w:rsidRDefault="00C157B9" w:rsidP="004F715C">
      <w:pPr>
        <w:spacing w:line="360" w:lineRule="auto"/>
        <w:ind w:firstLine="720"/>
        <w:rPr>
          <w:sz w:val="24"/>
          <w:lang w:val="en-US"/>
        </w:rPr>
      </w:pPr>
      <w:r w:rsidRPr="00466519">
        <w:rPr>
          <w:sz w:val="24"/>
          <w:lang w:val="en-US"/>
        </w:rPr>
        <w:t>Selanjutnya, penelitian yang dilakuka</w:t>
      </w:r>
      <w:r w:rsidR="00E21511" w:rsidRPr="00466519">
        <w:rPr>
          <w:sz w:val="24"/>
          <w:lang w:val="en-US"/>
        </w:rPr>
        <w:t xml:space="preserve">n oleh </w:t>
      </w:r>
      <w:r w:rsidR="006347CD" w:rsidRPr="00466519">
        <w:rPr>
          <w:sz w:val="24"/>
          <w:lang w:val="en-US"/>
        </w:rPr>
        <w:fldChar w:fldCharType="begin" w:fldLock="1"/>
      </w:r>
      <w:r w:rsidR="00175D46" w:rsidRPr="00466519">
        <w:rPr>
          <w:sz w:val="24"/>
          <w:lang w:val="en-US"/>
        </w:rPr>
        <w:instrText>ADDIN CSL_CITATION {"citationItems":[{"id":"ITEM-1","itemData":{"author":[{"dropping-particle":"","family":"Suriyani","given":"Siti Sahara &amp; Meta","non-dropping-particle":"","parse-names":false,"suffix":""}],"id":"ITEM-1","issued":{"date-parts":[["2018"]]},"page":"118-138","title":"Efektifitas Penghukuman Bagi Pelaku","type":"article-journal","volume":"13"},"uris":["http://www.mendeley.com/documents/?uuid=88759926-d700-4334-9191-5561b3ca1c39"]}],"mendeley":{"formattedCitation":"(Suriyani, 2018)","plainTextFormattedCitation":"(Suriyani, 2018)","previouslyFormattedCitation":"(Suriyani, 2018)"},"properties":{"noteIndex":0},"schema":"https://github.com/citation-style-language/schema/raw/master/csl-citation.json"}</w:instrText>
      </w:r>
      <w:r w:rsidR="006347CD" w:rsidRPr="00466519">
        <w:rPr>
          <w:sz w:val="24"/>
          <w:lang w:val="en-US"/>
        </w:rPr>
        <w:fldChar w:fldCharType="separate"/>
      </w:r>
      <w:r w:rsidR="006347CD" w:rsidRPr="00466519">
        <w:rPr>
          <w:noProof/>
          <w:sz w:val="24"/>
          <w:lang w:val="en-US"/>
        </w:rPr>
        <w:t>(Suriyani, 2018)</w:t>
      </w:r>
      <w:r w:rsidR="006347CD" w:rsidRPr="00466519">
        <w:rPr>
          <w:sz w:val="24"/>
          <w:lang w:val="en-US"/>
        </w:rPr>
        <w:fldChar w:fldCharType="end"/>
      </w:r>
      <w:r w:rsidRPr="00466519">
        <w:rPr>
          <w:sz w:val="24"/>
          <w:lang w:val="en-US"/>
        </w:rPr>
        <w:t xml:space="preserve"> tingkat ke efektifitas dari regulasi hukuman cambuk terhadap pelaku pelanggaran “khamar” dan “maisir” di Kota langsa Provinsi Aceh, penerapan hukum cambuk belum berdampak positif, hal ini di dukung oleh </w:t>
      </w:r>
      <w:r w:rsidR="00D77D3C" w:rsidRPr="00466519">
        <w:rPr>
          <w:sz w:val="24"/>
          <w:lang w:val="en-US"/>
        </w:rPr>
        <w:t>data dimana dari tahun 2015 sam</w:t>
      </w:r>
      <w:r w:rsidRPr="00466519">
        <w:rPr>
          <w:sz w:val="24"/>
          <w:lang w:val="en-US"/>
        </w:rPr>
        <w:t xml:space="preserve">pai 2007 mengalami penurunan. Tetapi pada tahun 2008 mengalami lonjakan pelanggaran “khamar” sehinggar perlu ada kebijakan atau terobosan untuk </w:t>
      </w:r>
      <w:proofErr w:type="gramStart"/>
      <w:r w:rsidRPr="00466519">
        <w:rPr>
          <w:sz w:val="24"/>
          <w:lang w:val="en-US"/>
        </w:rPr>
        <w:t>meminimalisir  pelanggaran</w:t>
      </w:r>
      <w:proofErr w:type="gramEnd"/>
      <w:r w:rsidRPr="00466519">
        <w:rPr>
          <w:sz w:val="24"/>
          <w:lang w:val="en-US"/>
        </w:rPr>
        <w:t xml:space="preserve"> ini untuk mendukung pelaksanaan syariat islam.</w:t>
      </w:r>
      <w:r w:rsidR="006C08C2" w:rsidRPr="00466519">
        <w:rPr>
          <w:sz w:val="24"/>
          <w:lang w:val="en-US"/>
        </w:rPr>
        <w:t xml:space="preserve"> </w:t>
      </w:r>
      <w:r w:rsidRPr="00466519">
        <w:rPr>
          <w:sz w:val="24"/>
          <w:lang w:val="en-US"/>
        </w:rPr>
        <w:t xml:space="preserve">Permasalahan ini menarik untuk di teliti lebih lanjut, terkait perdebatan dan </w:t>
      </w:r>
      <w:proofErr w:type="gramStart"/>
      <w:r w:rsidRPr="00466519">
        <w:rPr>
          <w:sz w:val="24"/>
          <w:lang w:val="en-US"/>
        </w:rPr>
        <w:t>penolakan  yang</w:t>
      </w:r>
      <w:proofErr w:type="gramEnd"/>
      <w:r w:rsidRPr="00466519">
        <w:rPr>
          <w:sz w:val="24"/>
          <w:lang w:val="en-US"/>
        </w:rPr>
        <w:t xml:space="preserve"> terjadi. Penelitian ini </w:t>
      </w:r>
      <w:proofErr w:type="gramStart"/>
      <w:r w:rsidRPr="00466519">
        <w:rPr>
          <w:sz w:val="24"/>
          <w:lang w:val="en-US"/>
        </w:rPr>
        <w:t>akan</w:t>
      </w:r>
      <w:proofErr w:type="gramEnd"/>
      <w:r w:rsidRPr="00466519">
        <w:rPr>
          <w:sz w:val="24"/>
          <w:lang w:val="en-US"/>
        </w:rPr>
        <w:t xml:space="preserve"> melihat tentang Implementasi Qanun Syariat Islam selama lima </w:t>
      </w:r>
      <w:r w:rsidRPr="00466519">
        <w:rPr>
          <w:sz w:val="24"/>
          <w:lang w:val="en-US"/>
        </w:rPr>
        <w:lastRenderedPageBreak/>
        <w:t xml:space="preserve">tahun terakhir dan penolakan yang muncul terhadap Qanun ini. Peneliti </w:t>
      </w:r>
      <w:proofErr w:type="gramStart"/>
      <w:r w:rsidRPr="00466519">
        <w:rPr>
          <w:sz w:val="24"/>
          <w:lang w:val="en-US"/>
        </w:rPr>
        <w:t>akan</w:t>
      </w:r>
      <w:proofErr w:type="gramEnd"/>
      <w:r w:rsidRPr="00466519">
        <w:rPr>
          <w:sz w:val="24"/>
          <w:lang w:val="en-US"/>
        </w:rPr>
        <w:t xml:space="preserve"> munguraikan di mulai dari sejarah Qanun Syariat Islam dan menganalisa sejauh mana implementasi ini dalam kehidupan masyarakat aceh.</w:t>
      </w:r>
    </w:p>
    <w:p w14:paraId="04DE85A3" w14:textId="77777777" w:rsidR="00C157B9" w:rsidRPr="00466519" w:rsidRDefault="00C157B9" w:rsidP="004F715C">
      <w:pPr>
        <w:spacing w:line="360" w:lineRule="auto"/>
        <w:ind w:firstLine="0"/>
        <w:rPr>
          <w:sz w:val="24"/>
        </w:rPr>
      </w:pPr>
    </w:p>
    <w:p w14:paraId="51D25362" w14:textId="77777777" w:rsidR="00D7615B" w:rsidRPr="00466519" w:rsidRDefault="00A67F71" w:rsidP="004F715C">
      <w:pPr>
        <w:pStyle w:val="Heading1"/>
        <w:numPr>
          <w:ilvl w:val="0"/>
          <w:numId w:val="0"/>
        </w:numPr>
        <w:spacing w:line="360" w:lineRule="auto"/>
        <w:ind w:left="454" w:hanging="454"/>
        <w:rPr>
          <w:rFonts w:cs="Times New Roman"/>
          <w:sz w:val="24"/>
          <w:szCs w:val="24"/>
          <w:lang w:val="en-US"/>
        </w:rPr>
      </w:pPr>
      <w:r w:rsidRPr="00466519">
        <w:rPr>
          <w:rFonts w:cs="Times New Roman"/>
          <w:sz w:val="24"/>
          <w:szCs w:val="24"/>
          <w:lang w:val="en-US"/>
        </w:rPr>
        <w:t>METODE PENELITIAN</w:t>
      </w:r>
    </w:p>
    <w:p w14:paraId="794CE768" w14:textId="43B4D117" w:rsidR="0088230C" w:rsidRPr="00466519" w:rsidRDefault="0088230C" w:rsidP="004F715C">
      <w:pPr>
        <w:spacing w:line="360" w:lineRule="auto"/>
        <w:ind w:firstLine="720"/>
        <w:rPr>
          <w:rFonts w:eastAsia="Times New Roman"/>
          <w:sz w:val="24"/>
          <w:lang w:val="en-US" w:eastAsia="id-ID"/>
        </w:rPr>
      </w:pPr>
      <w:proofErr w:type="gramStart"/>
      <w:r w:rsidRPr="00466519">
        <w:rPr>
          <w:rFonts w:eastAsia="Times New Roman"/>
          <w:sz w:val="24"/>
          <w:lang w:val="en-US" w:eastAsia="id-ID"/>
        </w:rPr>
        <w:t>P</w:t>
      </w:r>
      <w:r w:rsidR="00F64C33" w:rsidRPr="00466519">
        <w:rPr>
          <w:rFonts w:eastAsia="Times New Roman"/>
          <w:sz w:val="24"/>
          <w:lang w:val="en-US" w:eastAsia="id-ID"/>
        </w:rPr>
        <w:t>enelitian ini menggunakan pendekatan deskriptif analisis kualitatif.</w:t>
      </w:r>
      <w:proofErr w:type="gramEnd"/>
      <w:r w:rsidR="00F64C33" w:rsidRPr="00466519">
        <w:rPr>
          <w:rFonts w:eastAsia="Times New Roman"/>
          <w:sz w:val="24"/>
          <w:lang w:val="en-US" w:eastAsia="id-ID"/>
        </w:rPr>
        <w:t xml:space="preserve"> Tujuan dari penelitian deskriptif kualitatif adalah untuk memahami apa yang terjadi di lapangan yang didukung oleh subyek penelitian melalui penjelasan dalam serangkaian istilah dan bahasa menggunakan berbagai metode alami </w:t>
      </w:r>
      <w:r w:rsidR="003B07B9" w:rsidRPr="00466519">
        <w:rPr>
          <w:rFonts w:eastAsia="Times New Roman"/>
          <w:sz w:val="24"/>
          <w:lang w:val="en-US" w:eastAsia="id-ID"/>
        </w:rPr>
        <w:fldChar w:fldCharType="begin" w:fldLock="1"/>
      </w:r>
      <w:r w:rsidR="003B07B9" w:rsidRPr="00466519">
        <w:rPr>
          <w:rFonts w:eastAsia="Times New Roman"/>
          <w:sz w:val="24"/>
          <w:lang w:val="en-US" w:eastAsia="id-ID"/>
        </w:rPr>
        <w:instrText>ADDIN CSL_CITATION {"citationItems":[{"id":"ITEM-1","itemData":{"author":[{"dropping-particle":"","family":"Moleong","given":"LJ","non-dropping-particle":"","parse-names":false,"suffix":""}],"id":"ITEM-1","issued":{"date-parts":[["2007"]]},"publisher":"PT. Remaja","publisher-place":"Bandung","title":"Metodologi Penelitian kualitatif","type":"book"},"uris":["http://www.mendeley.com/documents/?uuid=caccde4f-519a-4a07-a6df-75ca9e2de67b"]}],"mendeley":{"formattedCitation":"(Moleong, 2007)","plainTextFormattedCitation":"(Moleong, 2007)","previouslyFormattedCitation":"(Moleong, 2007)"},"properties":{"noteIndex":0},"schema":"https://github.com/citation-style-language/schema/raw/master/csl-citation.json"}</w:instrText>
      </w:r>
      <w:r w:rsidR="003B07B9" w:rsidRPr="00466519">
        <w:rPr>
          <w:rFonts w:eastAsia="Times New Roman"/>
          <w:sz w:val="24"/>
          <w:lang w:val="en-US" w:eastAsia="id-ID"/>
        </w:rPr>
        <w:fldChar w:fldCharType="separate"/>
      </w:r>
      <w:r w:rsidR="003B07B9" w:rsidRPr="00466519">
        <w:rPr>
          <w:rFonts w:eastAsia="Times New Roman"/>
          <w:noProof/>
          <w:sz w:val="24"/>
          <w:lang w:val="en-US" w:eastAsia="id-ID"/>
        </w:rPr>
        <w:t>(Moleong, 2007)</w:t>
      </w:r>
      <w:r w:rsidR="003B07B9" w:rsidRPr="00466519">
        <w:rPr>
          <w:rFonts w:eastAsia="Times New Roman"/>
          <w:sz w:val="24"/>
          <w:lang w:val="en-US" w:eastAsia="id-ID"/>
        </w:rPr>
        <w:fldChar w:fldCharType="end"/>
      </w:r>
      <w:r w:rsidR="003B07B9" w:rsidRPr="00466519">
        <w:rPr>
          <w:rFonts w:eastAsia="Times New Roman"/>
          <w:sz w:val="24"/>
          <w:lang w:val="en-US" w:eastAsia="id-ID"/>
        </w:rPr>
        <w:t xml:space="preserve">. Penelitian ini menggunakan  studi literatur dalam bentuk jurnal sebelumnya, media berita online, situs web yang terhubung langsung dengan dukungan pengumpulan data.Kemudian dalam fokus penelitian dengan cara interpretatif, di mana puntuk melihat fenomena sosial difokuskan, untuk menguji berbagai pandangan tentang subjek pekerjaan </w:t>
      </w:r>
      <w:r w:rsidR="003B07B9" w:rsidRPr="00466519">
        <w:rPr>
          <w:rFonts w:eastAsia="Times New Roman"/>
          <w:sz w:val="24"/>
          <w:lang w:val="en-US" w:eastAsia="id-ID"/>
        </w:rPr>
        <w:fldChar w:fldCharType="begin" w:fldLock="1"/>
      </w:r>
      <w:r w:rsidRPr="00466519">
        <w:rPr>
          <w:rFonts w:eastAsia="Times New Roman"/>
          <w:sz w:val="24"/>
          <w:lang w:val="en-US" w:eastAsia="id-ID"/>
        </w:rPr>
        <w:instrText>ADDIN CSL_CITATION {"citationItems":[{"id":"ITEM-1","itemData":{"author":[{"dropping-particle":"","family":"Fithriana","given":"A","non-dropping-particle":"","parse-names":false,"suffix":""}],"container-title":"Jurnal Sawala","id":"ITEM-1","issue":"2","issued":{"date-parts":[["2016"]]},"page":"12-25","title":"Perbandingan Kualitas Demokrasi dalam Perkspektif Kesetaraan Gender antara Indonesia dan Thailand.","type":"article-journal","volume":"4"},"uris":["http://www.mendeley.com/documents/?uuid=7dfc544b-7ea0-44ab-bdf0-816ca1f64e27"]}],"mendeley":{"formattedCitation":"(Fithriana, 2016)","plainTextFormattedCitation":"(Fithriana, 2016)","previouslyFormattedCitation":"(Fithriana, 2016)"},"properties":{"noteIndex":0},"schema":"https://github.com/citation-style-language/schema/raw/master/csl-citation.json"}</w:instrText>
      </w:r>
      <w:r w:rsidR="003B07B9" w:rsidRPr="00466519">
        <w:rPr>
          <w:rFonts w:eastAsia="Times New Roman"/>
          <w:sz w:val="24"/>
          <w:lang w:val="en-US" w:eastAsia="id-ID"/>
        </w:rPr>
        <w:fldChar w:fldCharType="separate"/>
      </w:r>
      <w:r w:rsidR="003B07B9" w:rsidRPr="00466519">
        <w:rPr>
          <w:rFonts w:eastAsia="Times New Roman"/>
          <w:noProof/>
          <w:sz w:val="24"/>
          <w:lang w:val="en-US" w:eastAsia="id-ID"/>
        </w:rPr>
        <w:t>(Fithriana, 2016)</w:t>
      </w:r>
      <w:r w:rsidR="003B07B9" w:rsidRPr="00466519">
        <w:rPr>
          <w:rFonts w:eastAsia="Times New Roman"/>
          <w:sz w:val="24"/>
          <w:lang w:val="en-US" w:eastAsia="id-ID"/>
        </w:rPr>
        <w:fldChar w:fldCharType="end"/>
      </w:r>
      <w:r w:rsidRPr="00466519">
        <w:rPr>
          <w:rFonts w:eastAsia="Times New Roman"/>
          <w:sz w:val="24"/>
          <w:lang w:val="en-US" w:eastAsia="id-ID"/>
        </w:rPr>
        <w:t xml:space="preserve">. </w:t>
      </w:r>
      <w:proofErr w:type="gramStart"/>
      <w:r w:rsidR="00D93A06" w:rsidRPr="00466519">
        <w:rPr>
          <w:rFonts w:eastAsia="Times New Roman"/>
          <w:sz w:val="24"/>
          <w:lang w:val="en-US" w:eastAsia="id-ID"/>
        </w:rPr>
        <w:t>Hal ini mendasari peneliti untuk melihat sejauh mana Implementasi Syariat Islam yang di atur di dalam Qanun.</w:t>
      </w:r>
      <w:proofErr w:type="gramEnd"/>
      <w:r w:rsidR="00D93A06" w:rsidRPr="00466519">
        <w:rPr>
          <w:rFonts w:eastAsia="Times New Roman"/>
          <w:sz w:val="24"/>
          <w:lang w:val="en-US" w:eastAsia="id-ID"/>
        </w:rPr>
        <w:t xml:space="preserve"> </w:t>
      </w:r>
      <w:proofErr w:type="gramStart"/>
      <w:r w:rsidR="00D93A06" w:rsidRPr="00466519">
        <w:rPr>
          <w:rFonts w:eastAsia="Times New Roman"/>
          <w:sz w:val="24"/>
          <w:lang w:val="en-US" w:eastAsia="id-ID"/>
        </w:rPr>
        <w:t>Pada saat ini terjadi pro dan kontra di dalam penerapannya, disaat yang bersamaan jumlah pelanggaran semakin meningkat, muncul spekulasi bahwa hukum ini tidak menimbulkan efek jera bagi masyarakat.</w:t>
      </w:r>
      <w:proofErr w:type="gramEnd"/>
      <w:r w:rsidR="00D93A06" w:rsidRPr="00466519">
        <w:rPr>
          <w:rFonts w:eastAsia="Times New Roman"/>
          <w:sz w:val="24"/>
          <w:lang w:val="en-US" w:eastAsia="id-ID"/>
        </w:rPr>
        <w:t xml:space="preserve"> Dalam hal ini peneliti </w:t>
      </w:r>
      <w:proofErr w:type="gramStart"/>
      <w:r w:rsidR="00D93A06" w:rsidRPr="00466519">
        <w:rPr>
          <w:rFonts w:eastAsia="Times New Roman"/>
          <w:sz w:val="24"/>
          <w:lang w:val="en-US" w:eastAsia="id-ID"/>
        </w:rPr>
        <w:t>akan</w:t>
      </w:r>
      <w:proofErr w:type="gramEnd"/>
      <w:r w:rsidR="00D93A06" w:rsidRPr="00466519">
        <w:rPr>
          <w:rFonts w:eastAsia="Times New Roman"/>
          <w:sz w:val="24"/>
          <w:lang w:val="en-US" w:eastAsia="id-ID"/>
        </w:rPr>
        <w:t xml:space="preserve"> melihat bagaiamana perjalanan dar</w:t>
      </w:r>
      <w:r w:rsidRPr="00466519">
        <w:rPr>
          <w:rFonts w:eastAsia="Times New Roman"/>
          <w:sz w:val="24"/>
          <w:lang w:val="en-US" w:eastAsia="id-ID"/>
        </w:rPr>
        <w:t xml:space="preserve">i penerapan hukum syariat islam. </w:t>
      </w:r>
      <w:proofErr w:type="gramStart"/>
      <w:r w:rsidR="00D93A06" w:rsidRPr="00466519">
        <w:rPr>
          <w:rFonts w:eastAsia="Times New Roman"/>
          <w:sz w:val="24"/>
          <w:lang w:val="en-US" w:eastAsia="id-ID"/>
        </w:rPr>
        <w:t>Teknik pengumpulan data yang digunakan dalam peneltian ini adalah dokumentasi dari sumber-</w:t>
      </w:r>
      <w:r w:rsidR="00D93A06" w:rsidRPr="00466519">
        <w:rPr>
          <w:rFonts w:eastAsia="Times New Roman"/>
          <w:sz w:val="24"/>
          <w:lang w:val="en-US" w:eastAsia="id-ID"/>
        </w:rPr>
        <w:lastRenderedPageBreak/>
        <w:t>sumber tertulis berupa jurnal-jurnal ilmiah, media online, dan data laporan dari pemerintah melalui situs resmi pemerintah di daerah.</w:t>
      </w:r>
      <w:proofErr w:type="gramEnd"/>
      <w:r w:rsidR="00D93A06" w:rsidRPr="00466519">
        <w:rPr>
          <w:rFonts w:eastAsia="Times New Roman"/>
          <w:sz w:val="24"/>
          <w:lang w:val="en-US" w:eastAsia="id-ID"/>
        </w:rPr>
        <w:t xml:space="preserve"> Tujuan pengumpulan data dengan studi dokumentasi dilakukan untuk mengetahui profil pemerintah aceh, lembaga syariat </w:t>
      </w:r>
      <w:proofErr w:type="gramStart"/>
      <w:r w:rsidR="00D93A06" w:rsidRPr="00466519">
        <w:rPr>
          <w:rFonts w:eastAsia="Times New Roman"/>
          <w:sz w:val="24"/>
          <w:lang w:val="en-US" w:eastAsia="id-ID"/>
        </w:rPr>
        <w:t>islam</w:t>
      </w:r>
      <w:proofErr w:type="gramEnd"/>
      <w:r w:rsidR="00D93A06" w:rsidRPr="00466519">
        <w:rPr>
          <w:rFonts w:eastAsia="Times New Roman"/>
          <w:sz w:val="24"/>
          <w:lang w:val="en-US" w:eastAsia="id-ID"/>
        </w:rPr>
        <w:t xml:space="preserve">, dan informasi-informasi pendudkung lainnya. </w:t>
      </w:r>
      <w:proofErr w:type="gramStart"/>
      <w:r w:rsidR="00D93A06" w:rsidRPr="00466519">
        <w:rPr>
          <w:rFonts w:eastAsia="Times New Roman"/>
          <w:sz w:val="24"/>
          <w:lang w:val="en-US" w:eastAsia="id-ID"/>
        </w:rPr>
        <w:t>Kemudian, data dari sumber-sumber tertulis di peroleh untuk dilakukan pengelolaan secara teliti oleh penulis</w:t>
      </w:r>
      <w:r w:rsidR="005F6A20" w:rsidRPr="00466519">
        <w:rPr>
          <w:rFonts w:eastAsia="Times New Roman"/>
          <w:sz w:val="24"/>
          <w:lang w:val="en-US" w:eastAsia="id-ID"/>
        </w:rPr>
        <w:t>.</w:t>
      </w:r>
      <w:proofErr w:type="gramEnd"/>
      <w:r w:rsidR="005F6A20" w:rsidRPr="00466519">
        <w:rPr>
          <w:rFonts w:eastAsia="Times New Roman"/>
          <w:sz w:val="24"/>
          <w:lang w:val="en-US" w:eastAsia="id-ID"/>
        </w:rPr>
        <w:t xml:space="preserve"> </w:t>
      </w:r>
    </w:p>
    <w:p w14:paraId="12EF4800" w14:textId="77777777" w:rsidR="0088230C" w:rsidRPr="00466519" w:rsidRDefault="0088230C" w:rsidP="004F715C">
      <w:pPr>
        <w:spacing w:line="360" w:lineRule="auto"/>
        <w:ind w:firstLine="0"/>
        <w:rPr>
          <w:rFonts w:eastAsia="Times New Roman"/>
          <w:b/>
          <w:sz w:val="24"/>
          <w:lang w:val="en-US"/>
        </w:rPr>
      </w:pPr>
    </w:p>
    <w:p w14:paraId="50ABFA70" w14:textId="77777777" w:rsidR="006347CD" w:rsidRPr="00466519" w:rsidRDefault="0065382B" w:rsidP="004F715C">
      <w:pPr>
        <w:spacing w:line="360" w:lineRule="auto"/>
        <w:ind w:firstLine="0"/>
        <w:rPr>
          <w:rFonts w:eastAsia="Times New Roman"/>
          <w:b/>
          <w:sz w:val="24"/>
          <w:lang w:val="en-US"/>
        </w:rPr>
      </w:pPr>
      <w:r w:rsidRPr="00466519">
        <w:rPr>
          <w:rFonts w:eastAsia="Times New Roman"/>
          <w:b/>
          <w:sz w:val="24"/>
          <w:lang w:val="en-US"/>
        </w:rPr>
        <w:t xml:space="preserve">HASIL DAN </w:t>
      </w:r>
      <w:r w:rsidR="00A67F71" w:rsidRPr="00466519">
        <w:rPr>
          <w:rFonts w:eastAsia="Times New Roman"/>
          <w:b/>
          <w:sz w:val="24"/>
          <w:lang w:val="en-US"/>
        </w:rPr>
        <w:t>PEMBAHASAN</w:t>
      </w:r>
    </w:p>
    <w:p w14:paraId="310FAF3B" w14:textId="77777777" w:rsidR="0096223A" w:rsidRPr="00466519" w:rsidRDefault="004F5A19" w:rsidP="004F715C">
      <w:pPr>
        <w:spacing w:line="360" w:lineRule="auto"/>
        <w:ind w:firstLine="0"/>
        <w:rPr>
          <w:b/>
          <w:sz w:val="24"/>
          <w:lang w:val="en-US"/>
        </w:rPr>
      </w:pPr>
      <w:r w:rsidRPr="00466519">
        <w:rPr>
          <w:b/>
          <w:sz w:val="24"/>
          <w:lang w:val="en-US"/>
        </w:rPr>
        <w:t>Sejarah</w:t>
      </w:r>
      <w:r w:rsidR="0096223A" w:rsidRPr="00466519">
        <w:rPr>
          <w:b/>
          <w:sz w:val="24"/>
          <w:lang w:val="en-US"/>
        </w:rPr>
        <w:t xml:space="preserve"> Qanun Syariat Islam</w:t>
      </w:r>
    </w:p>
    <w:p w14:paraId="5204A2A8" w14:textId="16066C1D" w:rsidR="00773A97" w:rsidRPr="00466519" w:rsidRDefault="0096223A" w:rsidP="004F715C">
      <w:pPr>
        <w:spacing w:line="360" w:lineRule="auto"/>
        <w:ind w:firstLine="0"/>
        <w:rPr>
          <w:sz w:val="24"/>
          <w:lang w:val="en-US"/>
        </w:rPr>
      </w:pPr>
      <w:r w:rsidRPr="00466519">
        <w:rPr>
          <w:b/>
          <w:sz w:val="24"/>
          <w:lang w:val="en-US"/>
        </w:rPr>
        <w:tab/>
      </w:r>
      <w:proofErr w:type="gramStart"/>
      <w:r w:rsidR="007534EC" w:rsidRPr="00466519">
        <w:rPr>
          <w:sz w:val="24"/>
          <w:lang w:val="en-US"/>
        </w:rPr>
        <w:t>Sistem masyarakat Aceh menikmati hal-hal baru dalam mempelajari Islam</w:t>
      </w:r>
      <w:r w:rsidR="00B05127" w:rsidRPr="00466519">
        <w:rPr>
          <w:sz w:val="24"/>
          <w:lang w:val="en-US"/>
        </w:rPr>
        <w:t>.</w:t>
      </w:r>
      <w:proofErr w:type="gramEnd"/>
      <w:r w:rsidR="00B05127" w:rsidRPr="00466519">
        <w:rPr>
          <w:sz w:val="24"/>
          <w:lang w:val="en-US"/>
        </w:rPr>
        <w:t xml:space="preserve"> </w:t>
      </w:r>
      <w:r w:rsidR="00B05127" w:rsidRPr="00466519">
        <w:rPr>
          <w:sz w:val="24"/>
        </w:rPr>
        <w:t>Dalam histori</w:t>
      </w:r>
      <w:r w:rsidRPr="00466519">
        <w:rPr>
          <w:sz w:val="24"/>
        </w:rPr>
        <w:t xml:space="preserve">, kerajaan hanya mengakui </w:t>
      </w:r>
      <w:r w:rsidR="005F6A20" w:rsidRPr="00466519">
        <w:rPr>
          <w:sz w:val="24"/>
          <w:lang w:val="en-US"/>
        </w:rPr>
        <w:t>I</w:t>
      </w:r>
      <w:r w:rsidRPr="00466519">
        <w:rPr>
          <w:sz w:val="24"/>
        </w:rPr>
        <w:t>slam sebagai satu-satunya agama.</w:t>
      </w:r>
      <w:r w:rsidR="005F6A20" w:rsidRPr="00466519">
        <w:rPr>
          <w:sz w:val="24"/>
          <w:lang w:val="en-US"/>
        </w:rPr>
        <w:t xml:space="preserve"> </w:t>
      </w:r>
      <w:r w:rsidRPr="00466519">
        <w:rPr>
          <w:sz w:val="24"/>
        </w:rPr>
        <w:t>Pemerintah Aceh mengamalkan hukum islam yang secara historis tidak dapat dilepaskan dari peran kesultanan Iskandar Muda yang berkuasa pada masa itu.</w:t>
      </w:r>
      <w:r w:rsidR="00773A97" w:rsidRPr="00466519">
        <w:rPr>
          <w:sz w:val="24"/>
          <w:lang w:val="en-US"/>
        </w:rPr>
        <w:t xml:space="preserve"> </w:t>
      </w:r>
      <w:r w:rsidRPr="00466519">
        <w:rPr>
          <w:sz w:val="24"/>
        </w:rPr>
        <w:t>Kekuasaan yang mutlak dan otoriter pada kesultanan Iskandar Muda sehingga muncul keyakinan bahwa agama yang sultan anut adalah agama masyarakat. Agama Islam yang di anut oleh kesultanan pada masa itu, juga di anut oleh masyarakat Aceh</w:t>
      </w:r>
      <w:r w:rsidR="0085514C" w:rsidRPr="00466519">
        <w:rPr>
          <w:sz w:val="24"/>
          <w:lang w:val="en-US"/>
        </w:rPr>
        <w:t xml:space="preserve"> </w:t>
      </w:r>
      <w:r w:rsidR="0085514C" w:rsidRPr="00466519">
        <w:rPr>
          <w:sz w:val="24"/>
          <w:lang w:val="en-US"/>
        </w:rPr>
        <w:fldChar w:fldCharType="begin" w:fldLock="1"/>
      </w:r>
      <w:r w:rsidR="0085514C" w:rsidRPr="00466519">
        <w:rPr>
          <w:sz w:val="24"/>
          <w:lang w:val="en-US"/>
        </w:rPr>
        <w:instrText>ADDIN CSL_CITATION {"citationItems":[{"id":"ITEM-1","itemData":{"author":[{"dropping-particle":"","family":"Hasjmy","given":"Ali.","non-dropping-particle":"","parse-names":false,"suffix":""}],"id":"ITEM-1","issued":{"date-parts":[["1983"]]},"publisher":"Bulan Bintang","publisher-place":"Jakarta","title":"Syiah dan Ahlussunnah Saling Merebut Kekuasaan dalam Kerajaan Aceh Darussalam.","type":"book"},"uris":["http://www.mendeley.com/documents/?uuid=316c2d20-5811-422c-a700-64d64098fb7a"]}],"mendeley":{"formattedCitation":"(Hasjmy, 1983)","plainTextFormattedCitation":"(Hasjmy, 1983)","previouslyFormattedCitation":"(Hasjmy, 1983)"},"properties":{"noteIndex":0},"schema":"https://github.com/citation-style-language/schema/raw/master/csl-citation.json"}</w:instrText>
      </w:r>
      <w:r w:rsidR="0085514C" w:rsidRPr="00466519">
        <w:rPr>
          <w:sz w:val="24"/>
          <w:lang w:val="en-US"/>
        </w:rPr>
        <w:fldChar w:fldCharType="separate"/>
      </w:r>
      <w:r w:rsidR="0085514C" w:rsidRPr="00466519">
        <w:rPr>
          <w:noProof/>
          <w:sz w:val="24"/>
          <w:lang w:val="en-US"/>
        </w:rPr>
        <w:t>(Hasjmy, 1983)</w:t>
      </w:r>
      <w:r w:rsidR="0085514C" w:rsidRPr="00466519">
        <w:rPr>
          <w:sz w:val="24"/>
          <w:lang w:val="en-US"/>
        </w:rPr>
        <w:fldChar w:fldCharType="end"/>
      </w:r>
      <w:r w:rsidR="0085514C" w:rsidRPr="00466519">
        <w:rPr>
          <w:sz w:val="24"/>
        </w:rPr>
        <w:t xml:space="preserve"> </w:t>
      </w:r>
      <w:r w:rsidRPr="00466519">
        <w:rPr>
          <w:sz w:val="24"/>
        </w:rPr>
        <w:t>Peranan keagamaan yang di pimpin oleh ulama atau “Syaikhul Islam” menjadi landasan atau patron dasar dalam pemerinta</w:t>
      </w:r>
      <w:r w:rsidR="00B05127" w:rsidRPr="00466519">
        <w:rPr>
          <w:sz w:val="24"/>
        </w:rPr>
        <w:t>han Kerajaan Aceh yang hubungannya</w:t>
      </w:r>
      <w:r w:rsidRPr="00466519">
        <w:rPr>
          <w:sz w:val="24"/>
        </w:rPr>
        <w:t xml:space="preserve"> dengan agama.</w:t>
      </w:r>
      <w:r w:rsidR="006347CD" w:rsidRPr="00466519">
        <w:rPr>
          <w:sz w:val="24"/>
          <w:lang w:val="en-US"/>
        </w:rPr>
        <w:t xml:space="preserve"> </w:t>
      </w:r>
      <w:r w:rsidR="00773A97" w:rsidRPr="00466519">
        <w:rPr>
          <w:sz w:val="24"/>
        </w:rPr>
        <w:t>Syaikhul Islam Nuruddin Ar-Raniry (163</w:t>
      </w:r>
      <w:r w:rsidR="00B05127" w:rsidRPr="00466519">
        <w:rPr>
          <w:sz w:val="24"/>
        </w:rPr>
        <w:t xml:space="preserve">7-1641) menulis banyak buku digunakan oleh </w:t>
      </w:r>
      <w:r w:rsidR="00773A97" w:rsidRPr="00466519">
        <w:rPr>
          <w:sz w:val="24"/>
        </w:rPr>
        <w:t>hakim di wilay</w:t>
      </w:r>
      <w:r w:rsidR="00B05127" w:rsidRPr="00466519">
        <w:rPr>
          <w:sz w:val="24"/>
        </w:rPr>
        <w:t>ah Aceh untuk mengatur per</w:t>
      </w:r>
      <w:r w:rsidR="00773A97" w:rsidRPr="00466519">
        <w:rPr>
          <w:sz w:val="24"/>
        </w:rPr>
        <w:t>masalah</w:t>
      </w:r>
      <w:r w:rsidR="00B05127" w:rsidRPr="00466519">
        <w:rPr>
          <w:sz w:val="24"/>
          <w:lang w:val="en-US"/>
        </w:rPr>
        <w:t>an</w:t>
      </w:r>
      <w:r w:rsidR="00773A97" w:rsidRPr="00466519">
        <w:rPr>
          <w:sz w:val="24"/>
        </w:rPr>
        <w:t>.</w:t>
      </w:r>
      <w:r w:rsidR="00B05127" w:rsidRPr="00466519">
        <w:rPr>
          <w:sz w:val="24"/>
          <w:lang w:val="en-US"/>
        </w:rPr>
        <w:t xml:space="preserve"> </w:t>
      </w:r>
      <w:proofErr w:type="gramStart"/>
      <w:r w:rsidR="00B05127" w:rsidRPr="00466519">
        <w:rPr>
          <w:sz w:val="24"/>
          <w:lang w:val="en-US"/>
        </w:rPr>
        <w:t>Kejadian</w:t>
      </w:r>
      <w:r w:rsidR="00B05127" w:rsidRPr="00466519">
        <w:rPr>
          <w:sz w:val="24"/>
        </w:rPr>
        <w:t xml:space="preserve"> yang serupa diterapkan oleh </w:t>
      </w:r>
      <w:r w:rsidR="00773A97" w:rsidRPr="00466519">
        <w:rPr>
          <w:sz w:val="24"/>
        </w:rPr>
        <w:t xml:space="preserve">Syaikhul Islam </w:t>
      </w:r>
      <w:r w:rsidR="00773A97" w:rsidRPr="00466519">
        <w:rPr>
          <w:sz w:val="24"/>
        </w:rPr>
        <w:lastRenderedPageBreak/>
        <w:t>Abdurrauf Syiah Kuala (1642-1693), pada masa pemerintahan Sultanah Safiatuddin (1641-1675).</w:t>
      </w:r>
      <w:proofErr w:type="gramEnd"/>
      <w:r w:rsidR="00773A97" w:rsidRPr="00466519">
        <w:rPr>
          <w:sz w:val="24"/>
          <w:lang w:val="en-US"/>
        </w:rPr>
        <w:t xml:space="preserve"> Otoritas yang tidak terbatas memungkinkan sultan untuk menegakkan hukum Islam yang </w:t>
      </w:r>
      <w:proofErr w:type="gramStart"/>
      <w:r w:rsidR="00773A97" w:rsidRPr="00466519">
        <w:rPr>
          <w:sz w:val="24"/>
          <w:lang w:val="en-US"/>
        </w:rPr>
        <w:t>akan</w:t>
      </w:r>
      <w:proofErr w:type="gramEnd"/>
      <w:r w:rsidR="00773A97" w:rsidRPr="00466519">
        <w:rPr>
          <w:sz w:val="24"/>
          <w:lang w:val="en-US"/>
        </w:rPr>
        <w:t xml:space="preserve"> mengubah hukum Islam di Aceh menjadi adat. </w:t>
      </w:r>
      <w:proofErr w:type="gramStart"/>
      <w:r w:rsidR="00773A97" w:rsidRPr="00466519">
        <w:rPr>
          <w:sz w:val="24"/>
          <w:lang w:val="en-US"/>
        </w:rPr>
        <w:t>Setiap hari Jumat mereka diundang untuk shalat berjamaah di masjid oleh Sultan, yang sangat sopan dan penuh kasih sayang kepada orang-orang.</w:t>
      </w:r>
      <w:proofErr w:type="gramEnd"/>
      <w:r w:rsidR="00773A97" w:rsidRPr="00466519">
        <w:rPr>
          <w:sz w:val="24"/>
          <w:lang w:val="en-US"/>
        </w:rPr>
        <w:t xml:space="preserve"> Ketaatan sultan kepada Allah SWT membu</w:t>
      </w:r>
      <w:r w:rsidR="00B05127" w:rsidRPr="00466519">
        <w:rPr>
          <w:sz w:val="24"/>
          <w:lang w:val="en-US"/>
        </w:rPr>
        <w:t xml:space="preserve">at orang melakukan hal serupa, membuat </w:t>
      </w:r>
      <w:proofErr w:type="gramStart"/>
      <w:r w:rsidR="00B05127" w:rsidRPr="00466519">
        <w:rPr>
          <w:sz w:val="24"/>
          <w:lang w:val="en-US"/>
        </w:rPr>
        <w:t>i</w:t>
      </w:r>
      <w:r w:rsidR="00773A97" w:rsidRPr="00466519">
        <w:rPr>
          <w:sz w:val="24"/>
          <w:lang w:val="en-US"/>
        </w:rPr>
        <w:t>slam</w:t>
      </w:r>
      <w:proofErr w:type="gramEnd"/>
      <w:r w:rsidR="00773A97" w:rsidRPr="00466519">
        <w:rPr>
          <w:sz w:val="24"/>
          <w:lang w:val="en-US"/>
        </w:rPr>
        <w:t xml:space="preserve"> ya</w:t>
      </w:r>
      <w:r w:rsidR="00B05127" w:rsidRPr="00466519">
        <w:rPr>
          <w:sz w:val="24"/>
          <w:lang w:val="en-US"/>
        </w:rPr>
        <w:t xml:space="preserve">ng kuat tertanam dalam skehidupan </w:t>
      </w:r>
      <w:r w:rsidR="00773A97" w:rsidRPr="00466519">
        <w:rPr>
          <w:sz w:val="24"/>
          <w:lang w:val="en-US"/>
        </w:rPr>
        <w:t>masyarakat Aceh.</w:t>
      </w:r>
    </w:p>
    <w:p w14:paraId="4D44CF7E" w14:textId="0F6E4385" w:rsidR="00F700D2" w:rsidRPr="00466519" w:rsidRDefault="005474DE" w:rsidP="004F715C">
      <w:pPr>
        <w:spacing w:line="360" w:lineRule="auto"/>
        <w:ind w:firstLine="0"/>
        <w:rPr>
          <w:sz w:val="24"/>
          <w:lang w:val="en-US"/>
        </w:rPr>
      </w:pPr>
      <w:r w:rsidRPr="00466519">
        <w:rPr>
          <w:sz w:val="24"/>
          <w:lang w:val="en-US"/>
        </w:rPr>
        <w:tab/>
      </w:r>
      <w:r w:rsidR="00B05127" w:rsidRPr="00466519">
        <w:rPr>
          <w:sz w:val="24"/>
          <w:lang w:val="en-US"/>
        </w:rPr>
        <w:t xml:space="preserve">Untuk perspektif aqidah, umat </w:t>
      </w:r>
      <w:proofErr w:type="gramStart"/>
      <w:r w:rsidR="00B05127" w:rsidRPr="00466519">
        <w:rPr>
          <w:sz w:val="24"/>
          <w:lang w:val="en-US"/>
        </w:rPr>
        <w:t>islam</w:t>
      </w:r>
      <w:proofErr w:type="gramEnd"/>
      <w:r w:rsidR="00B05127" w:rsidRPr="00466519">
        <w:rPr>
          <w:sz w:val="24"/>
          <w:lang w:val="en-US"/>
        </w:rPr>
        <w:t xml:space="preserve"> di Aceh cenderung sangat</w:t>
      </w:r>
      <w:r w:rsidRPr="00466519">
        <w:rPr>
          <w:sz w:val="24"/>
          <w:lang w:val="en-US"/>
        </w:rPr>
        <w:t xml:space="preserve"> berdedikasi di zaman penjajahan bangsa asing seperti Portugis, Belanda, dan jepang. </w:t>
      </w:r>
      <w:proofErr w:type="gramStart"/>
      <w:r w:rsidRPr="00466519">
        <w:rPr>
          <w:sz w:val="24"/>
          <w:lang w:val="en-US"/>
        </w:rPr>
        <w:t>Orang Aceh berjuang</w:t>
      </w:r>
      <w:r w:rsidR="00B05127" w:rsidRPr="00466519">
        <w:rPr>
          <w:sz w:val="24"/>
          <w:lang w:val="en-US"/>
        </w:rPr>
        <w:t xml:space="preserve"> tanpa henti untuk menegakkan Islam agar bisa meraih kesuksesan</w:t>
      </w:r>
      <w:r w:rsidRPr="00466519">
        <w:rPr>
          <w:sz w:val="24"/>
          <w:lang w:val="en-US"/>
        </w:rPr>
        <w:t xml:space="preserve"> dalam perang </w:t>
      </w:r>
      <w:r w:rsidR="00B05127" w:rsidRPr="00466519">
        <w:rPr>
          <w:sz w:val="24"/>
          <w:lang w:val="en-US"/>
        </w:rPr>
        <w:t>dan kesuksesan di</w:t>
      </w:r>
      <w:r w:rsidRPr="00466519">
        <w:rPr>
          <w:sz w:val="24"/>
          <w:lang w:val="en-US"/>
        </w:rPr>
        <w:t>akhirat (mati Syahid).</w:t>
      </w:r>
      <w:proofErr w:type="gramEnd"/>
      <w:r w:rsidRPr="00466519">
        <w:rPr>
          <w:sz w:val="24"/>
          <w:lang w:val="en-US"/>
        </w:rPr>
        <w:t xml:space="preserve"> Situasi ini adalah </w:t>
      </w:r>
      <w:r w:rsidR="00B05127" w:rsidRPr="00466519">
        <w:rPr>
          <w:sz w:val="24"/>
          <w:lang w:val="en-US"/>
        </w:rPr>
        <w:t>fakta sejarah yang dibuktikan</w:t>
      </w:r>
      <w:r w:rsidRPr="00466519">
        <w:rPr>
          <w:sz w:val="24"/>
          <w:lang w:val="en-US"/>
        </w:rPr>
        <w:t xml:space="preserve"> oleh banyak orang Aceh, serta negara-negara lain. Adapun Syariah, orang Aceh telah membuktikan bahwa kerajaan Aceh di bawah pemerintahan Sultan Iskandar Muda sepenuhnya mendukung pemerintah Islam. Ketika sultan menemukan putranya melakukan perzinahan da</w:t>
      </w:r>
      <w:r w:rsidR="00B8644E" w:rsidRPr="00466519">
        <w:rPr>
          <w:sz w:val="24"/>
          <w:lang w:val="en-US"/>
        </w:rPr>
        <w:t>n harus bersikap adil, ia langsung memberikan</w:t>
      </w:r>
      <w:r w:rsidRPr="00466519">
        <w:rPr>
          <w:sz w:val="24"/>
          <w:lang w:val="en-US"/>
        </w:rPr>
        <w:t xml:space="preserve"> hukuman mati kepada putranya</w:t>
      </w:r>
      <w:r w:rsidR="0085514C" w:rsidRPr="00466519">
        <w:rPr>
          <w:sz w:val="24"/>
          <w:lang w:val="en-US"/>
        </w:rPr>
        <w:t xml:space="preserve"> </w:t>
      </w:r>
      <w:r w:rsidR="0085514C" w:rsidRPr="00466519">
        <w:rPr>
          <w:sz w:val="24"/>
          <w:lang w:val="en-US"/>
        </w:rPr>
        <w:fldChar w:fldCharType="begin" w:fldLock="1"/>
      </w:r>
      <w:r w:rsidR="0085514C" w:rsidRPr="00466519">
        <w:rPr>
          <w:sz w:val="24"/>
          <w:lang w:val="en-US"/>
        </w:rPr>
        <w:instrText>ADDIN CSL_CITATION {"citationItems":[{"id":"ITEM-1","itemData":{"author":[{"dropping-particle":"","family":"Adan","given":"Hasanuddin Yusuf.","non-dropping-particle":"","parse-names":false,"suffix":""}],"id":"ITEM-1","issued":{"date-parts":[["2011"]]},"publisher":"Adnin Foundation Publisher Aceh.","publisher-place":"Banda Aceh","title":"Aceh dan Inisiatif NKRI.","type":"book"},"uris":["http://www.mendeley.com/documents/?uuid=b4202b52-3a46-475e-808e-a48e7fbab407"]}],"mendeley":{"formattedCitation":"(Adan, 2011)","plainTextFormattedCitation":"(Adan, 2011)","previouslyFormattedCitation":"(Adan, 2011)"},"properties":{"noteIndex":0},"schema":"https://github.com/citation-style-language/schema/raw/master/csl-citation.json"}</w:instrText>
      </w:r>
      <w:r w:rsidR="0085514C" w:rsidRPr="00466519">
        <w:rPr>
          <w:sz w:val="24"/>
          <w:lang w:val="en-US"/>
        </w:rPr>
        <w:fldChar w:fldCharType="separate"/>
      </w:r>
      <w:r w:rsidR="0085514C" w:rsidRPr="00466519">
        <w:rPr>
          <w:noProof/>
          <w:sz w:val="24"/>
          <w:lang w:val="en-US"/>
        </w:rPr>
        <w:t>(Adan, 2011)</w:t>
      </w:r>
      <w:r w:rsidR="0085514C" w:rsidRPr="00466519">
        <w:rPr>
          <w:sz w:val="24"/>
          <w:lang w:val="en-US"/>
        </w:rPr>
        <w:fldChar w:fldCharType="end"/>
      </w:r>
      <w:r w:rsidRPr="00466519">
        <w:rPr>
          <w:sz w:val="24"/>
          <w:lang w:val="en-US"/>
        </w:rPr>
        <w:t>.</w:t>
      </w:r>
      <w:r w:rsidR="006347CD" w:rsidRPr="00466519">
        <w:rPr>
          <w:sz w:val="24"/>
          <w:lang w:val="en-US"/>
        </w:rPr>
        <w:t xml:space="preserve"> </w:t>
      </w:r>
      <w:proofErr w:type="gramStart"/>
      <w:r w:rsidRPr="00466519">
        <w:rPr>
          <w:sz w:val="24"/>
          <w:lang w:val="en-US"/>
        </w:rPr>
        <w:t>Selama era kolonial Belanda yang dimulai pada 1873, peran hukum Islam mulai berubah menjadi kelemahan, para ulama semakin berusaha untuk melawan para penjajah.</w:t>
      </w:r>
      <w:proofErr w:type="gramEnd"/>
      <w:r w:rsidRPr="00466519">
        <w:rPr>
          <w:sz w:val="24"/>
          <w:lang w:val="en-US"/>
        </w:rPr>
        <w:t xml:space="preserve"> </w:t>
      </w:r>
      <w:proofErr w:type="gramStart"/>
      <w:r w:rsidRPr="00466519">
        <w:rPr>
          <w:sz w:val="24"/>
          <w:lang w:val="en-US"/>
        </w:rPr>
        <w:t>Ini menyebabkan kritik terhadap Islam Aceh berkurang.</w:t>
      </w:r>
      <w:proofErr w:type="gramEnd"/>
      <w:r w:rsidR="00B8644E" w:rsidRPr="00466519">
        <w:rPr>
          <w:sz w:val="24"/>
          <w:lang w:val="en-US"/>
        </w:rPr>
        <w:t xml:space="preserve"> Untuk</w:t>
      </w:r>
      <w:r w:rsidR="00F700D2" w:rsidRPr="00466519">
        <w:rPr>
          <w:sz w:val="24"/>
          <w:lang w:val="en-US"/>
        </w:rPr>
        <w:t xml:space="preserve"> ulama dan masyarakat lebih </w:t>
      </w:r>
      <w:r w:rsidR="00F700D2" w:rsidRPr="00466519">
        <w:rPr>
          <w:sz w:val="24"/>
          <w:lang w:val="en-US"/>
        </w:rPr>
        <w:lastRenderedPageBreak/>
        <w:t>mendorong</w:t>
      </w:r>
      <w:r w:rsidR="004F5A19" w:rsidRPr="00466519">
        <w:rPr>
          <w:sz w:val="24"/>
          <w:lang w:val="en-US"/>
        </w:rPr>
        <w:t xml:space="preserve"> pemahaman-pemahaman</w:t>
      </w:r>
      <w:r w:rsidR="00F700D2" w:rsidRPr="00466519">
        <w:rPr>
          <w:sz w:val="24"/>
          <w:lang w:val="en-US"/>
        </w:rPr>
        <w:t xml:space="preserve"> yang sifatnya praktis dan memberi motivasi semangat juang kepada masyarakat </w:t>
      </w:r>
      <w:proofErr w:type="gramStart"/>
      <w:r w:rsidR="00F700D2" w:rsidRPr="00466519">
        <w:rPr>
          <w:sz w:val="24"/>
          <w:lang w:val="en-US"/>
        </w:rPr>
        <w:t>berani  mengambil</w:t>
      </w:r>
      <w:proofErr w:type="gramEnd"/>
      <w:r w:rsidR="00F700D2" w:rsidRPr="00466519">
        <w:rPr>
          <w:sz w:val="24"/>
          <w:lang w:val="en-US"/>
        </w:rPr>
        <w:t xml:space="preserve"> risiko </w:t>
      </w:r>
      <w:r w:rsidR="00F700D2" w:rsidRPr="00466519">
        <w:rPr>
          <w:i/>
          <w:sz w:val="24"/>
          <w:lang w:val="en-US"/>
        </w:rPr>
        <w:t>“mati Syahid”</w:t>
      </w:r>
      <w:r w:rsidR="00F700D2" w:rsidRPr="00466519">
        <w:rPr>
          <w:sz w:val="24"/>
          <w:lang w:val="en-US"/>
        </w:rPr>
        <w:t xml:space="preserve"> dalam perang untuk membela agama dan negara.</w:t>
      </w:r>
      <w:r w:rsidR="00B8644E" w:rsidRPr="00466519">
        <w:rPr>
          <w:sz w:val="24"/>
          <w:lang w:val="en-US"/>
        </w:rPr>
        <w:t xml:space="preserve"> Perjuangan ini terus</w:t>
      </w:r>
      <w:r w:rsidR="00F700D2" w:rsidRPr="00466519">
        <w:rPr>
          <w:sz w:val="24"/>
          <w:lang w:val="en-US"/>
        </w:rPr>
        <w:t xml:space="preserve"> berlangsung sampai</w:t>
      </w:r>
      <w:r w:rsidR="00B8644E" w:rsidRPr="00466519">
        <w:rPr>
          <w:sz w:val="24"/>
          <w:lang w:val="en-US"/>
        </w:rPr>
        <w:t xml:space="preserve"> berakhirnya</w:t>
      </w:r>
      <w:r w:rsidR="00F700D2" w:rsidRPr="00466519">
        <w:rPr>
          <w:sz w:val="24"/>
          <w:lang w:val="en-US"/>
        </w:rPr>
        <w:t xml:space="preserve"> </w:t>
      </w:r>
      <w:proofErr w:type="gramStart"/>
      <w:r w:rsidR="00F700D2" w:rsidRPr="00466519">
        <w:rPr>
          <w:sz w:val="24"/>
          <w:lang w:val="en-US"/>
        </w:rPr>
        <w:t>penjajahan</w:t>
      </w:r>
      <w:r w:rsidR="00B8644E" w:rsidRPr="00466519">
        <w:rPr>
          <w:sz w:val="24"/>
          <w:lang w:val="en-US"/>
        </w:rPr>
        <w:t xml:space="preserve">  </w:t>
      </w:r>
      <w:r w:rsidR="00F700D2" w:rsidRPr="00466519">
        <w:rPr>
          <w:sz w:val="24"/>
          <w:lang w:val="en-US"/>
        </w:rPr>
        <w:t>pada</w:t>
      </w:r>
      <w:proofErr w:type="gramEnd"/>
      <w:r w:rsidR="00F700D2" w:rsidRPr="00466519">
        <w:rPr>
          <w:sz w:val="24"/>
          <w:lang w:val="en-US"/>
        </w:rPr>
        <w:t xml:space="preserve"> 17 Agustus 1945 dengan deklarasi kemerdekaan Indonesia.</w:t>
      </w:r>
    </w:p>
    <w:p w14:paraId="5FDB6D64" w14:textId="0AC6421D" w:rsidR="0015529D" w:rsidRPr="00466519" w:rsidRDefault="00F700D2" w:rsidP="004F715C">
      <w:pPr>
        <w:spacing w:line="360" w:lineRule="auto"/>
        <w:ind w:firstLine="0"/>
        <w:rPr>
          <w:sz w:val="24"/>
          <w:lang w:val="en-US"/>
        </w:rPr>
      </w:pPr>
      <w:r w:rsidRPr="00466519">
        <w:rPr>
          <w:sz w:val="24"/>
          <w:lang w:val="en-US"/>
        </w:rPr>
        <w:tab/>
        <w:t>Pandangan ini di dukung oleh pidato Sukarno yang mengatakan "Tuhan Yang Mahakuasa yakni Qul Huwallahu Minggu"</w:t>
      </w:r>
      <w:r w:rsidR="0085514C" w:rsidRPr="00466519">
        <w:rPr>
          <w:sz w:val="24"/>
          <w:lang w:val="en-US"/>
        </w:rPr>
        <w:t xml:space="preserve"> </w:t>
      </w:r>
      <w:r w:rsidR="0085514C" w:rsidRPr="00466519">
        <w:rPr>
          <w:sz w:val="24"/>
          <w:lang w:val="en-US"/>
        </w:rPr>
        <w:fldChar w:fldCharType="begin" w:fldLock="1"/>
      </w:r>
      <w:r w:rsidR="0085514C" w:rsidRPr="00466519">
        <w:rPr>
          <w:sz w:val="24"/>
          <w:lang w:val="en-US"/>
        </w:rPr>
        <w:instrText>ADDIN CSL_CITATION {"citationItems":[{"id":"ITEM-1","itemData":{"author":[{"dropping-particle":"","family":"Razali, Mutiara Fahmi","given":"Dkk.","non-dropping-particle":"","parse-names":false,"suffix":""}],"id":"ITEM-1","issued":{"date-parts":[["2010"]]},"publisher":"Yayasan Darul Ikhsan.","publisher-place":"Aceh Besar","title":"Teungku haji Muhammad Hasan Krueng Kalee, Ulama dan Guru Besar Umat.","type":"book"},"uris":["http://www.mendeley.com/documents/?uuid=b06f5169-664b-413d-93aa-af33c9d76d48"]}],"mendeley":{"formattedCitation":"(Razali, Mutiara Fahmi, 2010)","plainTextFormattedCitation":"(Razali, Mutiara Fahmi, 2010)","previouslyFormattedCitation":"(Razali, Mutiara Fahmi, 2010)"},"properties":{"noteIndex":0},"schema":"https://github.com/citation-style-language/schema/raw/master/csl-citation.json"}</w:instrText>
      </w:r>
      <w:r w:rsidR="0085514C" w:rsidRPr="00466519">
        <w:rPr>
          <w:sz w:val="24"/>
          <w:lang w:val="en-US"/>
        </w:rPr>
        <w:fldChar w:fldCharType="separate"/>
      </w:r>
      <w:r w:rsidR="0085514C" w:rsidRPr="00466519">
        <w:rPr>
          <w:noProof/>
          <w:sz w:val="24"/>
          <w:lang w:val="en-US"/>
        </w:rPr>
        <w:t>(Razali, Mutiara Fahmi, 2010)</w:t>
      </w:r>
      <w:r w:rsidR="0085514C" w:rsidRPr="00466519">
        <w:rPr>
          <w:sz w:val="24"/>
          <w:lang w:val="en-US"/>
        </w:rPr>
        <w:fldChar w:fldCharType="end"/>
      </w:r>
      <w:r w:rsidR="00116785" w:rsidRPr="00466519">
        <w:rPr>
          <w:sz w:val="24"/>
          <w:lang w:val="en-US"/>
        </w:rPr>
        <w:t xml:space="preserve">. Presiden Soekarno juga bersumpah atas </w:t>
      </w:r>
      <w:proofErr w:type="gramStart"/>
      <w:r w:rsidR="00116785" w:rsidRPr="00466519">
        <w:rPr>
          <w:sz w:val="24"/>
          <w:lang w:val="en-US"/>
        </w:rPr>
        <w:t>nama</w:t>
      </w:r>
      <w:proofErr w:type="gramEnd"/>
      <w:r w:rsidR="00116785" w:rsidRPr="00466519">
        <w:rPr>
          <w:sz w:val="24"/>
          <w:lang w:val="en-US"/>
        </w:rPr>
        <w:t xml:space="preserve"> Allah dan memberi Aceh hak untuk pelaksanaan pemerintahannya berdasarkan hukum Syariah Islam ketika ia pertama kali mengunjungi Aceh pada 16 Juni </w:t>
      </w:r>
      <w:r w:rsidR="004F5A19" w:rsidRPr="00466519">
        <w:rPr>
          <w:sz w:val="24"/>
          <w:lang w:val="en-US"/>
        </w:rPr>
        <w:t>1948. Ia bersumpah untuk memakai kekuatannya supaya orang bisa</w:t>
      </w:r>
      <w:r w:rsidR="00116785" w:rsidRPr="00466519">
        <w:rPr>
          <w:sz w:val="24"/>
          <w:lang w:val="en-US"/>
        </w:rPr>
        <w:t xml:space="preserve"> menjalankan syariah islam secara kaffah</w:t>
      </w:r>
      <w:r w:rsidR="0085514C" w:rsidRPr="00466519">
        <w:rPr>
          <w:sz w:val="24"/>
          <w:lang w:val="en-US"/>
        </w:rPr>
        <w:t xml:space="preserve"> </w:t>
      </w:r>
      <w:r w:rsidR="0085514C" w:rsidRPr="00466519">
        <w:rPr>
          <w:sz w:val="24"/>
          <w:lang w:val="en-US"/>
        </w:rPr>
        <w:fldChar w:fldCharType="begin" w:fldLock="1"/>
      </w:r>
      <w:r w:rsidR="0085514C" w:rsidRPr="00466519">
        <w:rPr>
          <w:sz w:val="24"/>
          <w:lang w:val="en-US"/>
        </w:rPr>
        <w:instrText>ADDIN CSL_CITATION {"citationItems":[{"id":"ITEM-1","itemData":{"author":[{"dropping-particle":"","family":"Pane","given":"Neta S.","non-dropping-particle":"","parse-names":false,"suffix":""}],"id":"ITEM-1","issued":{"date-parts":[["2001"]]},"publisher":"PT Grasindo.","publisher-place":"Jakarta","title":"Sejarah dan Kekuatan Gerakan Aceh Merdeka; Solusi, Harapan dan Impian.","type":"book"},"uris":["http://www.mendeley.com/documents/?uuid=9be6e9dc-126f-4d56-94d4-49703239b44d"]}],"mendeley":{"formattedCitation":"(Pane, 2001)","manualFormatting":"(Pane, 2010)","plainTextFormattedCitation":"(Pane, 2001)","previouslyFormattedCitation":"(Pane, 2001)"},"properties":{"noteIndex":0},"schema":"https://github.com/citation-style-language/schema/raw/master/csl-citation.json"}</w:instrText>
      </w:r>
      <w:r w:rsidR="0085514C" w:rsidRPr="00466519">
        <w:rPr>
          <w:sz w:val="24"/>
          <w:lang w:val="en-US"/>
        </w:rPr>
        <w:fldChar w:fldCharType="separate"/>
      </w:r>
      <w:r w:rsidR="0085514C" w:rsidRPr="00466519">
        <w:rPr>
          <w:noProof/>
          <w:sz w:val="24"/>
          <w:lang w:val="en-US"/>
        </w:rPr>
        <w:t>(Pane, 2010)</w:t>
      </w:r>
      <w:r w:rsidR="0085514C" w:rsidRPr="00466519">
        <w:rPr>
          <w:sz w:val="24"/>
          <w:lang w:val="en-US"/>
        </w:rPr>
        <w:fldChar w:fldCharType="end"/>
      </w:r>
      <w:r w:rsidR="00116785" w:rsidRPr="00466519">
        <w:rPr>
          <w:sz w:val="24"/>
          <w:lang w:val="en-US"/>
        </w:rPr>
        <w:t>.</w:t>
      </w:r>
      <w:r w:rsidR="006347CD" w:rsidRPr="00466519">
        <w:rPr>
          <w:sz w:val="24"/>
          <w:lang w:val="en-US"/>
        </w:rPr>
        <w:t xml:space="preserve"> </w:t>
      </w:r>
      <w:proofErr w:type="gramStart"/>
      <w:r w:rsidR="00116785" w:rsidRPr="00466519">
        <w:rPr>
          <w:sz w:val="24"/>
          <w:lang w:val="en-US"/>
        </w:rPr>
        <w:t>Pada saat itu, Daud Beureueh menyetujui perjanjian dengan Sukarno dan bernegosiasi dengan rakyat Aceh untuk membantu Indonesia mempertahankan kemerdekaannya.</w:t>
      </w:r>
      <w:proofErr w:type="gramEnd"/>
      <w:r w:rsidR="00116785" w:rsidRPr="00466519">
        <w:rPr>
          <w:sz w:val="24"/>
        </w:rPr>
        <w:t xml:space="preserve"> </w:t>
      </w:r>
      <w:proofErr w:type="gramStart"/>
      <w:r w:rsidR="00116785" w:rsidRPr="00466519">
        <w:rPr>
          <w:sz w:val="24"/>
          <w:lang w:val="en-US"/>
        </w:rPr>
        <w:t>Ketika Indonesia mencapai kemerdekaan, Presiden Soe</w:t>
      </w:r>
      <w:r w:rsidR="00FB004F" w:rsidRPr="00466519">
        <w:rPr>
          <w:sz w:val="24"/>
          <w:lang w:val="en-US"/>
        </w:rPr>
        <w:t xml:space="preserve">karno </w:t>
      </w:r>
      <w:r w:rsidR="00116785" w:rsidRPr="00466519">
        <w:rPr>
          <w:sz w:val="24"/>
          <w:lang w:val="en-US"/>
        </w:rPr>
        <w:t>membentuk negara nasionalis dan mengingkari janjinya ke Aceh.</w:t>
      </w:r>
      <w:proofErr w:type="gramEnd"/>
      <w:r w:rsidR="00FB004F" w:rsidRPr="00466519">
        <w:rPr>
          <w:sz w:val="24"/>
          <w:lang w:val="en-US"/>
        </w:rPr>
        <w:t xml:space="preserve"> Kekecewaan memuncak  ketika Daud Bereueh memutuskan bergabung dan berjanji setia pada pemberontakan Darul Islam (DI / TII) di bawah kepemimpinan Karto Suwiryo di Jawa Barat dan mendeklarasikan Negara Islam Indonesia (NII) dan menarik diri dari Indonesia </w:t>
      </w:r>
      <w:r w:rsidR="0085514C" w:rsidRPr="00466519">
        <w:rPr>
          <w:sz w:val="24"/>
          <w:lang w:val="en-US"/>
        </w:rPr>
        <w:fldChar w:fldCharType="begin" w:fldLock="1"/>
      </w:r>
      <w:r w:rsidR="0085514C" w:rsidRPr="00466519">
        <w:rPr>
          <w:sz w:val="24"/>
          <w:lang w:val="en-US"/>
        </w:rPr>
        <w:instrText>ADDIN CSL_CITATION {"citationItems":[{"id":"ITEM-1","itemData":{"author":[{"dropping-particle":"","family":"Chaidar","given":"Al.","non-dropping-particle":"","parse-names":false,"suffix":""}],"id":"ITEM-1","issued":{"date-parts":[["2010"]]},"publisher":"Jakarta: Madani Press.","publisher-place":"Jakarta","title":"Gerakan Aceh Merdeka Jihad Rakyat Aceh Mewujudkan Negara Islam.","type":"book"},"uris":["http://www.mendeley.com/documents/?uuid=1e5af4e2-110b-4da2-8d07-bcf415856213"]}],"mendeley":{"formattedCitation":"(Chaidar, 2010)","plainTextFormattedCitation":"(Chaidar, 2010)","previouslyFormattedCitation":"(Chaidar, 2010)"},"properties":{"noteIndex":0},"schema":"https://github.com/citation-style-language/schema/raw/master/csl-citation.json"}</w:instrText>
      </w:r>
      <w:r w:rsidR="0085514C" w:rsidRPr="00466519">
        <w:rPr>
          <w:sz w:val="24"/>
          <w:lang w:val="en-US"/>
        </w:rPr>
        <w:fldChar w:fldCharType="separate"/>
      </w:r>
      <w:r w:rsidR="0085514C" w:rsidRPr="00466519">
        <w:rPr>
          <w:noProof/>
          <w:sz w:val="24"/>
          <w:lang w:val="en-US"/>
        </w:rPr>
        <w:t>(Chaidar, 2010)</w:t>
      </w:r>
      <w:r w:rsidR="0085514C" w:rsidRPr="00466519">
        <w:rPr>
          <w:sz w:val="24"/>
          <w:lang w:val="en-US"/>
        </w:rPr>
        <w:fldChar w:fldCharType="end"/>
      </w:r>
      <w:r w:rsidR="00FB004F" w:rsidRPr="00466519">
        <w:rPr>
          <w:sz w:val="24"/>
          <w:lang w:val="en-US"/>
        </w:rPr>
        <w:t>.</w:t>
      </w:r>
      <w:r w:rsidR="0085514C" w:rsidRPr="00466519">
        <w:rPr>
          <w:sz w:val="24"/>
          <w:lang w:val="en-US"/>
        </w:rPr>
        <w:t xml:space="preserve"> </w:t>
      </w:r>
      <w:proofErr w:type="gramStart"/>
      <w:r w:rsidR="0015529D" w:rsidRPr="00466519">
        <w:rPr>
          <w:sz w:val="24"/>
          <w:lang w:val="en-US"/>
        </w:rPr>
        <w:t xml:space="preserve">Pembentukan Negara Islam Indonesia (NII) adalah permintaan awal untuk penerapan </w:t>
      </w:r>
      <w:r w:rsidR="0015529D" w:rsidRPr="00466519">
        <w:rPr>
          <w:sz w:val="24"/>
          <w:lang w:val="en-US"/>
        </w:rPr>
        <w:lastRenderedPageBreak/>
        <w:t>Syariah Islam di Aceh.</w:t>
      </w:r>
      <w:proofErr w:type="gramEnd"/>
      <w:r w:rsidR="0015529D" w:rsidRPr="00466519">
        <w:rPr>
          <w:sz w:val="24"/>
          <w:lang w:val="en-US"/>
        </w:rPr>
        <w:t xml:space="preserve"> </w:t>
      </w:r>
      <w:proofErr w:type="gramStart"/>
      <w:r w:rsidR="0015529D" w:rsidRPr="00466519">
        <w:rPr>
          <w:sz w:val="24"/>
          <w:lang w:val="en-US"/>
        </w:rPr>
        <w:t>Meskipun pemerintah pusat dapat secara politis mengurangi inisiatif ini, rakyat Aceh mendorong Islam untuk menjadi bagian dari sistem pemerintah dalam ingatan sosial mereka.</w:t>
      </w:r>
      <w:proofErr w:type="gramEnd"/>
      <w:r w:rsidR="0015529D" w:rsidRPr="00466519">
        <w:rPr>
          <w:sz w:val="24"/>
          <w:lang w:val="en-US"/>
        </w:rPr>
        <w:t xml:space="preserve"> </w:t>
      </w:r>
      <w:proofErr w:type="gramStart"/>
      <w:r w:rsidR="0015529D" w:rsidRPr="00466519">
        <w:rPr>
          <w:sz w:val="24"/>
          <w:lang w:val="en-US"/>
        </w:rPr>
        <w:t>Terlepas dari pergantian Presiden dari Sukarno ke Suharto, ambisi ini masih berlanjut.</w:t>
      </w:r>
      <w:proofErr w:type="gramEnd"/>
      <w:r w:rsidR="0015529D" w:rsidRPr="00466519">
        <w:rPr>
          <w:sz w:val="24"/>
          <w:lang w:val="en-US"/>
        </w:rPr>
        <w:tab/>
      </w:r>
    </w:p>
    <w:p w14:paraId="00008FEA" w14:textId="4F423394" w:rsidR="00EA7D55" w:rsidRPr="00466519" w:rsidRDefault="0015529D" w:rsidP="004F715C">
      <w:pPr>
        <w:spacing w:line="360" w:lineRule="auto"/>
        <w:ind w:firstLine="0"/>
        <w:rPr>
          <w:sz w:val="24"/>
          <w:lang w:val="en-US"/>
        </w:rPr>
      </w:pPr>
      <w:r w:rsidRPr="00466519">
        <w:rPr>
          <w:sz w:val="24"/>
          <w:lang w:val="en-US"/>
        </w:rPr>
        <w:tab/>
      </w:r>
      <w:proofErr w:type="gramStart"/>
      <w:r w:rsidRPr="00466519">
        <w:rPr>
          <w:sz w:val="24"/>
          <w:lang w:val="en-US"/>
        </w:rPr>
        <w:t>Jatuhnya pemerintahan Presiden Soeharto membawa pemerintahan yang lebih demokratis.</w:t>
      </w:r>
      <w:proofErr w:type="gramEnd"/>
      <w:r w:rsidRPr="00466519">
        <w:rPr>
          <w:sz w:val="24"/>
          <w:lang w:val="en-US"/>
        </w:rPr>
        <w:t xml:space="preserve"> </w:t>
      </w:r>
      <w:proofErr w:type="gramStart"/>
      <w:r w:rsidRPr="00466519">
        <w:rPr>
          <w:sz w:val="24"/>
          <w:lang w:val="en-US"/>
        </w:rPr>
        <w:t>Salah satunya adalah pemberian daerah otonomi khusus ke seluruh Indonesia.</w:t>
      </w:r>
      <w:proofErr w:type="gramEnd"/>
      <w:r w:rsidRPr="00466519">
        <w:rPr>
          <w:sz w:val="24"/>
          <w:lang w:val="en-US"/>
        </w:rPr>
        <w:t xml:space="preserve"> </w:t>
      </w:r>
      <w:proofErr w:type="gramStart"/>
      <w:r w:rsidRPr="00466519">
        <w:rPr>
          <w:sz w:val="24"/>
          <w:lang w:val="en-US"/>
        </w:rPr>
        <w:t>Pada tahun 1999, Pemerintah Indonesia mengeluarkan Undang-Undang Nomor 4 Tahun 1999 tentang keistimewaan Aceh.</w:t>
      </w:r>
      <w:proofErr w:type="gramEnd"/>
      <w:r w:rsidRPr="00466519">
        <w:rPr>
          <w:sz w:val="24"/>
        </w:rPr>
        <w:t xml:space="preserve"> </w:t>
      </w:r>
      <w:proofErr w:type="gramStart"/>
      <w:r w:rsidRPr="00466519">
        <w:rPr>
          <w:sz w:val="24"/>
          <w:lang w:val="en-US"/>
        </w:rPr>
        <w:t>Hukum ini adalah dasar dari penegakan Syariah Islam di Aceh.</w:t>
      </w:r>
      <w:proofErr w:type="gramEnd"/>
      <w:r w:rsidRPr="00466519">
        <w:rPr>
          <w:sz w:val="24"/>
          <w:lang w:val="en-US"/>
        </w:rPr>
        <w:t xml:space="preserve"> </w:t>
      </w:r>
      <w:proofErr w:type="gramStart"/>
      <w:r w:rsidRPr="00466519">
        <w:rPr>
          <w:sz w:val="24"/>
          <w:lang w:val="en-US"/>
        </w:rPr>
        <w:t>Ditekankan dalam UU ini bahwa Aceh telah diberi hak, yaitu untuk menegakkan Syariah Islam dalam kehidupan sosial seluruh masyarakat.</w:t>
      </w:r>
      <w:proofErr w:type="gramEnd"/>
      <w:r w:rsidR="00EA7D55" w:rsidRPr="00466519">
        <w:rPr>
          <w:sz w:val="24"/>
        </w:rPr>
        <w:t xml:space="preserve"> </w:t>
      </w:r>
      <w:r w:rsidR="00EA7D55" w:rsidRPr="00466519">
        <w:rPr>
          <w:sz w:val="24"/>
          <w:lang w:val="en-US"/>
        </w:rPr>
        <w:t xml:space="preserve">Dengan kata lain, semua aspek kehidupan masyarakat Aceh </w:t>
      </w:r>
      <w:proofErr w:type="gramStart"/>
      <w:r w:rsidR="00EA7D55" w:rsidRPr="00466519">
        <w:rPr>
          <w:sz w:val="24"/>
          <w:lang w:val="en-US"/>
        </w:rPr>
        <w:t>akan</w:t>
      </w:r>
      <w:proofErr w:type="gramEnd"/>
      <w:r w:rsidR="00EA7D55" w:rsidRPr="00466519">
        <w:rPr>
          <w:sz w:val="24"/>
          <w:lang w:val="en-US"/>
        </w:rPr>
        <w:t xml:space="preserve"> dikumpulkan di bawah hukum Syariah. Hukum Syariah tentang hukum yang berasal dari Alquran dan Sunnah Nabi Muhammad, keduanya diambil dari pandangan dan interpretasi ulama Islam, hasil dari ijtihad ulama islam kontemporer aceh yang ada saat ini berlandaskan budaya lokal dan latar belakang masyarakat aceh.</w:t>
      </w:r>
      <w:r w:rsidR="006347CD" w:rsidRPr="00466519">
        <w:rPr>
          <w:sz w:val="24"/>
          <w:lang w:val="en-US"/>
        </w:rPr>
        <w:t xml:space="preserve"> </w:t>
      </w:r>
      <w:r w:rsidR="00EA7D55" w:rsidRPr="00466519">
        <w:rPr>
          <w:sz w:val="24"/>
          <w:lang w:val="en-US"/>
        </w:rPr>
        <w:t>Pemerintah Indonesia mengeluarkan Undang-Undang No.18 tahun 2001 tentang Status Otonomi Khusus untuk P</w:t>
      </w:r>
      <w:r w:rsidR="005E6CF4" w:rsidRPr="00466519">
        <w:rPr>
          <w:sz w:val="24"/>
          <w:lang w:val="en-US"/>
        </w:rPr>
        <w:t>rovinsi Aceh</w:t>
      </w:r>
      <w:r w:rsidR="00EA7D55" w:rsidRPr="00466519">
        <w:rPr>
          <w:sz w:val="24"/>
          <w:lang w:val="en-US"/>
        </w:rPr>
        <w:t xml:space="preserve"> pada tahun</w:t>
      </w:r>
      <w:r w:rsidR="005E6CF4" w:rsidRPr="00466519">
        <w:rPr>
          <w:sz w:val="24"/>
          <w:lang w:val="en-US"/>
        </w:rPr>
        <w:t xml:space="preserve"> 2001. </w:t>
      </w:r>
      <w:proofErr w:type="gramStart"/>
      <w:r w:rsidR="005E6CF4" w:rsidRPr="00466519">
        <w:rPr>
          <w:sz w:val="24"/>
          <w:lang w:val="en-US"/>
        </w:rPr>
        <w:t>Hal-hal umum dalam UU yang terkandung dalam UU sebelumnya lebih dikhususkan</w:t>
      </w:r>
      <w:r w:rsidR="00EA7D55" w:rsidRPr="00466519">
        <w:rPr>
          <w:sz w:val="24"/>
          <w:lang w:val="en-US"/>
        </w:rPr>
        <w:t>.</w:t>
      </w:r>
      <w:proofErr w:type="gramEnd"/>
      <w:r w:rsidR="00480D6A">
        <w:rPr>
          <w:sz w:val="24"/>
          <w:lang w:val="en-US"/>
        </w:rPr>
        <w:t xml:space="preserve"> </w:t>
      </w:r>
      <w:proofErr w:type="gramStart"/>
      <w:r w:rsidR="00480D6A">
        <w:rPr>
          <w:sz w:val="24"/>
          <w:lang w:val="en-US"/>
        </w:rPr>
        <w:t xml:space="preserve">Salah satunya </w:t>
      </w:r>
      <w:r w:rsidR="005E6CF4" w:rsidRPr="00466519">
        <w:rPr>
          <w:sz w:val="24"/>
          <w:lang w:val="en-US"/>
        </w:rPr>
        <w:t xml:space="preserve">adalah peraturan daerah Aceh yang disebut qanun dan pembentukan Pengadilan Syariah </w:t>
      </w:r>
      <w:r w:rsidR="005E6CF4" w:rsidRPr="00466519">
        <w:rPr>
          <w:sz w:val="24"/>
          <w:lang w:val="en-US"/>
        </w:rPr>
        <w:lastRenderedPageBreak/>
        <w:t>sebagai bagian dari sistem peradilan Indonesia.</w:t>
      </w:r>
      <w:proofErr w:type="gramEnd"/>
      <w:r w:rsidR="005E6CF4" w:rsidRPr="00466519">
        <w:rPr>
          <w:sz w:val="24"/>
          <w:lang w:val="en-US"/>
        </w:rPr>
        <w:t xml:space="preserve"> </w:t>
      </w:r>
      <w:proofErr w:type="gramStart"/>
      <w:r w:rsidR="005E6CF4" w:rsidRPr="00466519">
        <w:rPr>
          <w:sz w:val="24"/>
          <w:lang w:val="en-US"/>
        </w:rPr>
        <w:t>Aturan ini kemudian menjadi dasar bagi lahirnya beberapa Qanun di Aceh yang dalam menerapkan Syariah Islam.</w:t>
      </w:r>
      <w:proofErr w:type="gramEnd"/>
    </w:p>
    <w:p w14:paraId="2E8656DC" w14:textId="1420F486" w:rsidR="00FE39F9" w:rsidRPr="00466519" w:rsidRDefault="005E6CF4" w:rsidP="004F715C">
      <w:pPr>
        <w:spacing w:line="360" w:lineRule="auto"/>
        <w:ind w:firstLine="0"/>
        <w:rPr>
          <w:sz w:val="24"/>
          <w:lang w:val="en-US"/>
        </w:rPr>
      </w:pPr>
      <w:r w:rsidRPr="00466519">
        <w:rPr>
          <w:sz w:val="24"/>
          <w:lang w:val="en-US"/>
        </w:rPr>
        <w:tab/>
      </w:r>
      <w:proofErr w:type="gramStart"/>
      <w:r w:rsidRPr="00466519">
        <w:rPr>
          <w:sz w:val="24"/>
          <w:lang w:val="en-US"/>
        </w:rPr>
        <w:t>Berlakunya UU berlalu.</w:t>
      </w:r>
      <w:proofErr w:type="gramEnd"/>
      <w:r w:rsidRPr="00466519">
        <w:rPr>
          <w:sz w:val="24"/>
          <w:lang w:val="en-US"/>
        </w:rPr>
        <w:t xml:space="preserve"> </w:t>
      </w:r>
      <w:proofErr w:type="gramStart"/>
      <w:r w:rsidRPr="00466519">
        <w:rPr>
          <w:sz w:val="24"/>
          <w:lang w:val="en-US"/>
        </w:rPr>
        <w:t>No. 18 tahun 2001, p</w:t>
      </w:r>
      <w:r w:rsidR="004F5A19" w:rsidRPr="00466519">
        <w:rPr>
          <w:sz w:val="24"/>
          <w:lang w:val="en-US"/>
        </w:rPr>
        <w:t>emerintah Aceh yang saat itu di</w:t>
      </w:r>
      <w:r w:rsidRPr="00466519">
        <w:rPr>
          <w:sz w:val="24"/>
          <w:lang w:val="en-US"/>
        </w:rPr>
        <w:t xml:space="preserve"> kepemimpinan Abdullah Puteh mengumumkan penerapan Syariah Islam di Aceh.</w:t>
      </w:r>
      <w:proofErr w:type="gramEnd"/>
      <w:r w:rsidRPr="00466519">
        <w:rPr>
          <w:sz w:val="24"/>
          <w:lang w:val="en-US"/>
        </w:rPr>
        <w:t xml:space="preserve"> </w:t>
      </w:r>
      <w:proofErr w:type="gramStart"/>
      <w:r w:rsidRPr="00466519">
        <w:rPr>
          <w:sz w:val="24"/>
          <w:lang w:val="en-US"/>
        </w:rPr>
        <w:t>Undang-undang yang disahk</w:t>
      </w:r>
      <w:r w:rsidR="004F5A19" w:rsidRPr="00466519">
        <w:rPr>
          <w:sz w:val="24"/>
          <w:lang w:val="en-US"/>
        </w:rPr>
        <w:t>an kemudian adalah UU</w:t>
      </w:r>
      <w:r w:rsidRPr="00466519">
        <w:rPr>
          <w:sz w:val="24"/>
          <w:lang w:val="en-US"/>
        </w:rPr>
        <w:t xml:space="preserve"> No. 11 tahun 2006 yang berkaitan dengan Pemerintah Aceh</w:t>
      </w:r>
      <w:r w:rsidR="00571A64" w:rsidRPr="00466519">
        <w:rPr>
          <w:sz w:val="24"/>
          <w:lang w:val="en-US"/>
        </w:rPr>
        <w:t>.</w:t>
      </w:r>
      <w:proofErr w:type="gramEnd"/>
      <w:r w:rsidR="00571A64" w:rsidRPr="00466519">
        <w:rPr>
          <w:sz w:val="24"/>
          <w:lang w:val="en-US"/>
        </w:rPr>
        <w:t xml:space="preserve"> Dengan demikian UU No. 18 tahun 2001 yang disebutkan di atas tidak lagi berlaku dengan munculnya  UU No. 11 tahun 2</w:t>
      </w:r>
      <w:r w:rsidR="004F5A19" w:rsidRPr="00466519">
        <w:rPr>
          <w:sz w:val="24"/>
          <w:lang w:val="en-US"/>
        </w:rPr>
        <w:t>006 menunjukkan bahwa Aceh mempunyai</w:t>
      </w:r>
      <w:r w:rsidR="00571A64" w:rsidRPr="00466519">
        <w:rPr>
          <w:sz w:val="24"/>
          <w:lang w:val="en-US"/>
        </w:rPr>
        <w:t xml:space="preserve"> aturan Syariah Islam, aturan ini disebut Qanun Aceh.</w:t>
      </w:r>
      <w:r w:rsidR="006347CD" w:rsidRPr="00466519">
        <w:rPr>
          <w:sz w:val="24"/>
          <w:lang w:val="en-US"/>
        </w:rPr>
        <w:t xml:space="preserve"> </w:t>
      </w:r>
      <w:r w:rsidR="00571A64" w:rsidRPr="00466519">
        <w:rPr>
          <w:sz w:val="24"/>
          <w:lang w:val="en-US"/>
        </w:rPr>
        <w:t>Qanun lahir seperti undang-undang peraturan daerah lainnya, melalui proses legislatif di Dewan Perwakilan Ra</w:t>
      </w:r>
      <w:r w:rsidR="004F5A19" w:rsidRPr="00466519">
        <w:rPr>
          <w:sz w:val="24"/>
          <w:lang w:val="en-US"/>
        </w:rPr>
        <w:t xml:space="preserve">kyat Aceh (DPRA). </w:t>
      </w:r>
      <w:proofErr w:type="gramStart"/>
      <w:r w:rsidR="004F5A19" w:rsidRPr="00466519">
        <w:rPr>
          <w:sz w:val="24"/>
          <w:lang w:val="en-US"/>
        </w:rPr>
        <w:t>Qanun setelai itu menjadi hukum sah</w:t>
      </w:r>
      <w:r w:rsidR="00571A64" w:rsidRPr="00466519">
        <w:rPr>
          <w:sz w:val="24"/>
          <w:lang w:val="en-US"/>
        </w:rPr>
        <w:t xml:space="preserve"> Syariah Islam di Aceh.</w:t>
      </w:r>
      <w:proofErr w:type="gramEnd"/>
      <w:r w:rsidR="00571A64" w:rsidRPr="00466519">
        <w:rPr>
          <w:sz w:val="24"/>
          <w:lang w:val="en-US"/>
        </w:rPr>
        <w:t xml:space="preserve"> </w:t>
      </w:r>
      <w:proofErr w:type="gramStart"/>
      <w:r w:rsidR="00571A64" w:rsidRPr="00466519">
        <w:rPr>
          <w:sz w:val="24"/>
          <w:lang w:val="en-US"/>
        </w:rPr>
        <w:t>Secara umum, qanun mencakup aturan fiqh Islam yang sudah lama ada.</w:t>
      </w:r>
      <w:proofErr w:type="gramEnd"/>
      <w:r w:rsidR="00731329" w:rsidRPr="00466519">
        <w:rPr>
          <w:sz w:val="24"/>
          <w:lang w:val="en-US"/>
        </w:rPr>
        <w:t xml:space="preserve"> </w:t>
      </w:r>
      <w:r w:rsidR="00571A64" w:rsidRPr="00466519">
        <w:rPr>
          <w:sz w:val="24"/>
          <w:lang w:val="en-US"/>
        </w:rPr>
        <w:t xml:space="preserve">Tidak semua ketentuan dalam fiqih </w:t>
      </w:r>
      <w:proofErr w:type="gramStart"/>
      <w:r w:rsidR="00571A64" w:rsidRPr="00466519">
        <w:rPr>
          <w:sz w:val="24"/>
          <w:lang w:val="en-US"/>
        </w:rPr>
        <w:t>islam</w:t>
      </w:r>
      <w:proofErr w:type="gramEnd"/>
      <w:r w:rsidR="00571A64" w:rsidRPr="00466519">
        <w:rPr>
          <w:sz w:val="24"/>
          <w:lang w:val="en-US"/>
        </w:rPr>
        <w:t xml:space="preserve"> di Aceh akan menjadi Qanun syariat Islam, pemilu disesuaikan dengan konteks kepentingan Aceh dan Hukum Nasional Indonesia. </w:t>
      </w:r>
      <w:proofErr w:type="gramStart"/>
      <w:r w:rsidR="00571A64" w:rsidRPr="00466519">
        <w:rPr>
          <w:sz w:val="24"/>
          <w:lang w:val="en-US"/>
        </w:rPr>
        <w:t>Demikian pula, banyak hukum fiq</w:t>
      </w:r>
      <w:r w:rsidR="00701424" w:rsidRPr="00466519">
        <w:rPr>
          <w:sz w:val="24"/>
          <w:lang w:val="en-US"/>
        </w:rPr>
        <w:t xml:space="preserve">ih Islam diadaptasi sesuai perkembangan </w:t>
      </w:r>
      <w:r w:rsidR="00571A64" w:rsidRPr="00466519">
        <w:rPr>
          <w:sz w:val="24"/>
          <w:lang w:val="en-US"/>
        </w:rPr>
        <w:t>masyarakat Aceh.</w:t>
      </w:r>
      <w:proofErr w:type="gramEnd"/>
      <w:r w:rsidR="00FE39F9" w:rsidRPr="00466519">
        <w:rPr>
          <w:sz w:val="24"/>
          <w:lang w:val="en-US"/>
        </w:rPr>
        <w:t xml:space="preserve"> </w:t>
      </w:r>
      <w:r w:rsidR="004F5A19" w:rsidRPr="00466519">
        <w:rPr>
          <w:sz w:val="24"/>
          <w:lang w:val="en-US"/>
        </w:rPr>
        <w:t>Sampai</w:t>
      </w:r>
      <w:r w:rsidR="00FE39F9" w:rsidRPr="00466519">
        <w:rPr>
          <w:sz w:val="24"/>
          <w:lang w:val="en-US"/>
        </w:rPr>
        <w:t xml:space="preserve"> saat ini, </w:t>
      </w:r>
      <w:r w:rsidR="004F5A19" w:rsidRPr="00466519">
        <w:rPr>
          <w:sz w:val="24"/>
          <w:lang w:val="en-US"/>
        </w:rPr>
        <w:t xml:space="preserve">ada </w:t>
      </w:r>
      <w:r w:rsidR="00FE39F9" w:rsidRPr="00466519">
        <w:rPr>
          <w:sz w:val="24"/>
          <w:lang w:val="en-US"/>
        </w:rPr>
        <w:t>sembilan qanun telah lahir dan secara langsung terkait dengan penerapan Syariah Islam di Aceh:</w:t>
      </w:r>
    </w:p>
    <w:p w14:paraId="72BEF5D5" w14:textId="77777777" w:rsidR="00FE39F9" w:rsidRDefault="00FE39F9" w:rsidP="004F715C">
      <w:pPr>
        <w:spacing w:line="360" w:lineRule="auto"/>
        <w:ind w:firstLine="0"/>
        <w:rPr>
          <w:sz w:val="24"/>
          <w:lang w:val="en-US"/>
        </w:rPr>
      </w:pPr>
    </w:p>
    <w:p w14:paraId="39C19A98" w14:textId="77777777" w:rsidR="00480D6A" w:rsidRDefault="00480D6A" w:rsidP="004F715C">
      <w:pPr>
        <w:spacing w:line="360" w:lineRule="auto"/>
        <w:ind w:firstLine="0"/>
        <w:rPr>
          <w:sz w:val="24"/>
          <w:lang w:val="en-US"/>
        </w:rPr>
      </w:pPr>
    </w:p>
    <w:p w14:paraId="53548D4A" w14:textId="77777777" w:rsidR="00480D6A" w:rsidRDefault="00480D6A" w:rsidP="004F715C">
      <w:pPr>
        <w:spacing w:line="360" w:lineRule="auto"/>
        <w:ind w:firstLine="0"/>
        <w:rPr>
          <w:sz w:val="24"/>
          <w:lang w:val="en-US"/>
        </w:rPr>
      </w:pPr>
    </w:p>
    <w:p w14:paraId="1B16FE3F" w14:textId="77777777" w:rsidR="00480D6A" w:rsidRPr="00466519" w:rsidRDefault="00480D6A" w:rsidP="004F715C">
      <w:pPr>
        <w:spacing w:line="360" w:lineRule="auto"/>
        <w:ind w:firstLine="0"/>
        <w:rPr>
          <w:sz w:val="24"/>
          <w:lang w:val="en-US"/>
        </w:rPr>
        <w:sectPr w:rsidR="00480D6A" w:rsidRPr="00466519" w:rsidSect="00480D6A">
          <w:type w:val="continuous"/>
          <w:pgSz w:w="11907" w:h="16840" w:code="9"/>
          <w:pgMar w:top="1134" w:right="1134" w:bottom="1560" w:left="1134" w:header="454" w:footer="680" w:gutter="0"/>
          <w:cols w:num="2" w:space="284"/>
          <w:titlePg/>
          <w:docGrid w:linePitch="360"/>
        </w:sectPr>
      </w:pPr>
    </w:p>
    <w:p w14:paraId="7473AAD0" w14:textId="77777777" w:rsidR="005D06AB" w:rsidRDefault="005D06AB" w:rsidP="004F715C">
      <w:pPr>
        <w:spacing w:line="360" w:lineRule="auto"/>
        <w:ind w:firstLine="0"/>
        <w:jc w:val="center"/>
        <w:rPr>
          <w:sz w:val="24"/>
          <w:lang w:val="en-US"/>
        </w:rPr>
      </w:pPr>
    </w:p>
    <w:p w14:paraId="146CECDE" w14:textId="77777777" w:rsidR="005D06AB" w:rsidRDefault="005D06AB" w:rsidP="004F715C">
      <w:pPr>
        <w:spacing w:line="360" w:lineRule="auto"/>
        <w:ind w:firstLine="0"/>
        <w:jc w:val="center"/>
        <w:rPr>
          <w:sz w:val="24"/>
          <w:lang w:val="en-US"/>
        </w:rPr>
      </w:pPr>
    </w:p>
    <w:p w14:paraId="02CCC5D0" w14:textId="7CF9CE9A" w:rsidR="00701424" w:rsidRPr="00466519" w:rsidRDefault="005F6A20" w:rsidP="004F715C">
      <w:pPr>
        <w:spacing w:line="360" w:lineRule="auto"/>
        <w:ind w:firstLine="0"/>
        <w:jc w:val="center"/>
        <w:rPr>
          <w:sz w:val="24"/>
          <w:lang w:val="en-US"/>
        </w:rPr>
        <w:sectPr w:rsidR="00701424" w:rsidRPr="00466519" w:rsidSect="0055063E">
          <w:type w:val="continuous"/>
          <w:pgSz w:w="11907" w:h="16840" w:code="9"/>
          <w:pgMar w:top="1134" w:right="1134" w:bottom="1701" w:left="1134" w:header="454" w:footer="680" w:gutter="0"/>
          <w:cols w:space="567"/>
          <w:titlePg/>
          <w:docGrid w:linePitch="360"/>
        </w:sectPr>
      </w:pPr>
      <w:proofErr w:type="gramStart"/>
      <w:r w:rsidRPr="00466519">
        <w:rPr>
          <w:sz w:val="24"/>
          <w:lang w:val="en-US"/>
        </w:rPr>
        <w:t>Tabel 1.</w:t>
      </w:r>
      <w:proofErr w:type="gramEnd"/>
      <w:r w:rsidRPr="00466519">
        <w:rPr>
          <w:sz w:val="24"/>
          <w:lang w:val="en-US"/>
        </w:rPr>
        <w:t xml:space="preserve"> Daftar Qanun dan Jenisnya</w:t>
      </w:r>
    </w:p>
    <w:tbl>
      <w:tblPr>
        <w:tblStyle w:val="PlainTable2"/>
        <w:tblW w:w="0" w:type="auto"/>
        <w:tblLook w:val="04A0" w:firstRow="1" w:lastRow="0" w:firstColumn="1" w:lastColumn="0" w:noHBand="0" w:noVBand="1"/>
      </w:tblPr>
      <w:tblGrid>
        <w:gridCol w:w="535"/>
        <w:gridCol w:w="3780"/>
        <w:gridCol w:w="5030"/>
      </w:tblGrid>
      <w:tr w:rsidR="00701424" w:rsidRPr="00466519" w14:paraId="13710942" w14:textId="77777777" w:rsidTr="00FE39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248C3A" w14:textId="77777777" w:rsidR="00701424" w:rsidRPr="00466519" w:rsidRDefault="00701424" w:rsidP="004F715C">
            <w:pPr>
              <w:spacing w:line="360" w:lineRule="auto"/>
              <w:ind w:firstLine="0"/>
              <w:jc w:val="center"/>
              <w:rPr>
                <w:rFonts w:eastAsia="Times New Roman"/>
                <w:sz w:val="24"/>
                <w:lang w:val="en-US"/>
              </w:rPr>
            </w:pPr>
            <w:r w:rsidRPr="00466519">
              <w:rPr>
                <w:rFonts w:eastAsia="Times New Roman"/>
                <w:sz w:val="24"/>
                <w:lang w:val="en-US"/>
              </w:rPr>
              <w:lastRenderedPageBreak/>
              <w:t>No</w:t>
            </w:r>
          </w:p>
        </w:tc>
        <w:tc>
          <w:tcPr>
            <w:tcW w:w="3780" w:type="dxa"/>
          </w:tcPr>
          <w:p w14:paraId="472469E6" w14:textId="77777777" w:rsidR="00701424" w:rsidRPr="00466519" w:rsidRDefault="00701424" w:rsidP="004F715C">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Nama Qanun</w:t>
            </w:r>
          </w:p>
        </w:tc>
        <w:tc>
          <w:tcPr>
            <w:tcW w:w="5030" w:type="dxa"/>
          </w:tcPr>
          <w:p w14:paraId="5AFF6921" w14:textId="77777777" w:rsidR="00701424" w:rsidRPr="00466519" w:rsidRDefault="00701424" w:rsidP="004F715C">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Jenis Qanun</w:t>
            </w:r>
          </w:p>
        </w:tc>
      </w:tr>
      <w:tr w:rsidR="00701424" w:rsidRPr="00466519" w14:paraId="45C359F0" w14:textId="77777777" w:rsidTr="00FE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27CDC86"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1.</w:t>
            </w:r>
          </w:p>
        </w:tc>
        <w:tc>
          <w:tcPr>
            <w:tcW w:w="3780" w:type="dxa"/>
          </w:tcPr>
          <w:p w14:paraId="3B24FFAF" w14:textId="77777777" w:rsidR="00701424" w:rsidRPr="00466519" w:rsidRDefault="00701424"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Qanun Aceh No. 1   Tahun 2014</w:t>
            </w:r>
          </w:p>
        </w:tc>
        <w:tc>
          <w:tcPr>
            <w:tcW w:w="5030" w:type="dxa"/>
          </w:tcPr>
          <w:p w14:paraId="1571B1EC" w14:textId="77777777" w:rsidR="00701424" w:rsidRPr="00466519" w:rsidRDefault="00FE39F9"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Retribusi Jasa Umum</w:t>
            </w:r>
          </w:p>
        </w:tc>
      </w:tr>
      <w:tr w:rsidR="00701424" w:rsidRPr="00466519" w14:paraId="27ABFEC1" w14:textId="77777777" w:rsidTr="00FE39F9">
        <w:tc>
          <w:tcPr>
            <w:cnfStyle w:val="001000000000" w:firstRow="0" w:lastRow="0" w:firstColumn="1" w:lastColumn="0" w:oddVBand="0" w:evenVBand="0" w:oddHBand="0" w:evenHBand="0" w:firstRowFirstColumn="0" w:firstRowLastColumn="0" w:lastRowFirstColumn="0" w:lastRowLastColumn="0"/>
            <w:tcW w:w="535" w:type="dxa"/>
          </w:tcPr>
          <w:p w14:paraId="725E36A8"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2.</w:t>
            </w:r>
          </w:p>
        </w:tc>
        <w:tc>
          <w:tcPr>
            <w:tcW w:w="3780" w:type="dxa"/>
          </w:tcPr>
          <w:p w14:paraId="2363CF82" w14:textId="77777777" w:rsidR="00701424" w:rsidRPr="00466519" w:rsidRDefault="00701424"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Qanun Aceh No. 3   Tahun 2014</w:t>
            </w:r>
          </w:p>
        </w:tc>
        <w:tc>
          <w:tcPr>
            <w:tcW w:w="5030" w:type="dxa"/>
          </w:tcPr>
          <w:p w14:paraId="471C6719" w14:textId="77777777" w:rsidR="00701424" w:rsidRPr="00466519" w:rsidRDefault="00FE39F9"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Retribusi Perizinan Tertentu</w:t>
            </w:r>
          </w:p>
        </w:tc>
      </w:tr>
      <w:tr w:rsidR="00701424" w:rsidRPr="00466519" w14:paraId="037D69EA" w14:textId="77777777" w:rsidTr="00FE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0C58EF55"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3.</w:t>
            </w:r>
          </w:p>
        </w:tc>
        <w:tc>
          <w:tcPr>
            <w:tcW w:w="3780" w:type="dxa"/>
          </w:tcPr>
          <w:p w14:paraId="4AE252B7" w14:textId="77777777" w:rsidR="00701424" w:rsidRPr="00466519" w:rsidRDefault="00701424"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Qanun Aceh No. 4   Tahun 2014</w:t>
            </w:r>
          </w:p>
        </w:tc>
        <w:tc>
          <w:tcPr>
            <w:tcW w:w="5030" w:type="dxa"/>
          </w:tcPr>
          <w:p w14:paraId="678C1137" w14:textId="77777777" w:rsidR="00701424" w:rsidRPr="00466519" w:rsidRDefault="00FE39F9"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Pertanggungjawaban Pelaksanaan APBA</w:t>
            </w:r>
          </w:p>
        </w:tc>
      </w:tr>
      <w:tr w:rsidR="00701424" w:rsidRPr="00466519" w14:paraId="648A6BCB" w14:textId="77777777" w:rsidTr="00FE39F9">
        <w:tc>
          <w:tcPr>
            <w:cnfStyle w:val="001000000000" w:firstRow="0" w:lastRow="0" w:firstColumn="1" w:lastColumn="0" w:oddVBand="0" w:evenVBand="0" w:oddHBand="0" w:evenHBand="0" w:firstRowFirstColumn="0" w:firstRowLastColumn="0" w:lastRowFirstColumn="0" w:lastRowLastColumn="0"/>
            <w:tcW w:w="535" w:type="dxa"/>
          </w:tcPr>
          <w:p w14:paraId="7D54DDF1"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4.</w:t>
            </w:r>
          </w:p>
        </w:tc>
        <w:tc>
          <w:tcPr>
            <w:tcW w:w="3780" w:type="dxa"/>
          </w:tcPr>
          <w:p w14:paraId="3BD35FA3" w14:textId="77777777" w:rsidR="00701424" w:rsidRPr="00466519" w:rsidRDefault="00701424"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Qanun Aceh No. 6   Tahun 2014</w:t>
            </w:r>
          </w:p>
        </w:tc>
        <w:tc>
          <w:tcPr>
            <w:tcW w:w="5030" w:type="dxa"/>
          </w:tcPr>
          <w:p w14:paraId="3708B812" w14:textId="77777777" w:rsidR="00701424" w:rsidRPr="00466519" w:rsidRDefault="00FE39F9"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Hukum Jinayat</w:t>
            </w:r>
          </w:p>
        </w:tc>
      </w:tr>
      <w:tr w:rsidR="00701424" w:rsidRPr="00466519" w14:paraId="4886926B" w14:textId="77777777" w:rsidTr="00FE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2D56421C"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5.</w:t>
            </w:r>
          </w:p>
        </w:tc>
        <w:tc>
          <w:tcPr>
            <w:tcW w:w="3780" w:type="dxa"/>
          </w:tcPr>
          <w:p w14:paraId="6132ED35" w14:textId="77777777" w:rsidR="00701424" w:rsidRPr="00466519" w:rsidRDefault="00701424"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Qanun Aceh No. 7   Tahun 2014</w:t>
            </w:r>
          </w:p>
        </w:tc>
        <w:tc>
          <w:tcPr>
            <w:tcW w:w="5030" w:type="dxa"/>
          </w:tcPr>
          <w:p w14:paraId="79C2FD91" w14:textId="77777777" w:rsidR="00701424" w:rsidRPr="00466519" w:rsidRDefault="00FE39F9"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Ketenagakerjaan</w:t>
            </w:r>
          </w:p>
        </w:tc>
      </w:tr>
      <w:tr w:rsidR="00701424" w:rsidRPr="00466519" w14:paraId="0509FBA4" w14:textId="77777777" w:rsidTr="00FE39F9">
        <w:tc>
          <w:tcPr>
            <w:cnfStyle w:val="001000000000" w:firstRow="0" w:lastRow="0" w:firstColumn="1" w:lastColumn="0" w:oddVBand="0" w:evenVBand="0" w:oddHBand="0" w:evenHBand="0" w:firstRowFirstColumn="0" w:firstRowLastColumn="0" w:lastRowFirstColumn="0" w:lastRowLastColumn="0"/>
            <w:tcW w:w="535" w:type="dxa"/>
          </w:tcPr>
          <w:p w14:paraId="6DABFEB1"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6.</w:t>
            </w:r>
          </w:p>
        </w:tc>
        <w:tc>
          <w:tcPr>
            <w:tcW w:w="3780" w:type="dxa"/>
          </w:tcPr>
          <w:p w14:paraId="7A56B4BF" w14:textId="77777777" w:rsidR="00701424" w:rsidRPr="00466519" w:rsidRDefault="00701424"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Qanun Aceh No. 8   Tahun 2014</w:t>
            </w:r>
          </w:p>
        </w:tc>
        <w:tc>
          <w:tcPr>
            <w:tcW w:w="5030" w:type="dxa"/>
          </w:tcPr>
          <w:p w14:paraId="6B610BAE" w14:textId="77777777" w:rsidR="00701424" w:rsidRPr="00466519" w:rsidRDefault="00FE39F9"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Pokok-Pokok Syariat Islam</w:t>
            </w:r>
          </w:p>
        </w:tc>
      </w:tr>
      <w:tr w:rsidR="00701424" w:rsidRPr="00466519" w14:paraId="61884D01" w14:textId="77777777" w:rsidTr="00FE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6B076591"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7.</w:t>
            </w:r>
          </w:p>
        </w:tc>
        <w:tc>
          <w:tcPr>
            <w:tcW w:w="3780" w:type="dxa"/>
          </w:tcPr>
          <w:p w14:paraId="15D06536" w14:textId="77777777" w:rsidR="00701424" w:rsidRPr="00466519" w:rsidRDefault="00701424"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Qanun Aceh No. 9   Tahun 2014</w:t>
            </w:r>
          </w:p>
        </w:tc>
        <w:tc>
          <w:tcPr>
            <w:tcW w:w="5030" w:type="dxa"/>
          </w:tcPr>
          <w:p w14:paraId="76C79411" w14:textId="77777777" w:rsidR="00701424" w:rsidRPr="00466519" w:rsidRDefault="00FE39F9"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Pembentukan Bank Aceh Syariah</w:t>
            </w:r>
          </w:p>
        </w:tc>
      </w:tr>
      <w:tr w:rsidR="00701424" w:rsidRPr="00466519" w14:paraId="49E7B9B1" w14:textId="77777777" w:rsidTr="00FE39F9">
        <w:tc>
          <w:tcPr>
            <w:cnfStyle w:val="001000000000" w:firstRow="0" w:lastRow="0" w:firstColumn="1" w:lastColumn="0" w:oddVBand="0" w:evenVBand="0" w:oddHBand="0" w:evenHBand="0" w:firstRowFirstColumn="0" w:firstRowLastColumn="0" w:lastRowFirstColumn="0" w:lastRowLastColumn="0"/>
            <w:tcW w:w="535" w:type="dxa"/>
          </w:tcPr>
          <w:p w14:paraId="44FF10E1"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8.</w:t>
            </w:r>
          </w:p>
        </w:tc>
        <w:tc>
          <w:tcPr>
            <w:tcW w:w="3780" w:type="dxa"/>
          </w:tcPr>
          <w:p w14:paraId="083768B3" w14:textId="77777777" w:rsidR="00701424" w:rsidRPr="00466519" w:rsidRDefault="00701424"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Qanun Aceh No. 10 Tahun 2014</w:t>
            </w:r>
          </w:p>
        </w:tc>
        <w:tc>
          <w:tcPr>
            <w:tcW w:w="5030" w:type="dxa"/>
          </w:tcPr>
          <w:p w14:paraId="50B85027" w14:textId="77777777" w:rsidR="00701424" w:rsidRPr="00466519" w:rsidRDefault="00FE39F9" w:rsidP="004F715C">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4"/>
                <w:lang w:val="en-US"/>
              </w:rPr>
            </w:pPr>
            <w:r w:rsidRPr="00466519">
              <w:rPr>
                <w:rFonts w:eastAsia="Times New Roman"/>
                <w:sz w:val="24"/>
                <w:lang w:val="en-US"/>
              </w:rPr>
              <w:t>Pengelolaan Keuangan Aceh</w:t>
            </w:r>
          </w:p>
        </w:tc>
      </w:tr>
      <w:tr w:rsidR="00701424" w:rsidRPr="00466519" w14:paraId="471B1E72" w14:textId="77777777" w:rsidTr="00FE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9CB86C1" w14:textId="77777777" w:rsidR="00701424" w:rsidRPr="00466519" w:rsidRDefault="00701424" w:rsidP="004F715C">
            <w:pPr>
              <w:spacing w:line="360" w:lineRule="auto"/>
              <w:ind w:firstLine="0"/>
              <w:jc w:val="center"/>
              <w:rPr>
                <w:rFonts w:eastAsia="Times New Roman"/>
                <w:b w:val="0"/>
                <w:sz w:val="24"/>
                <w:lang w:val="en-US"/>
              </w:rPr>
            </w:pPr>
            <w:r w:rsidRPr="00466519">
              <w:rPr>
                <w:rFonts w:eastAsia="Times New Roman"/>
                <w:b w:val="0"/>
                <w:sz w:val="24"/>
                <w:lang w:val="en-US"/>
              </w:rPr>
              <w:t>9.</w:t>
            </w:r>
          </w:p>
        </w:tc>
        <w:tc>
          <w:tcPr>
            <w:tcW w:w="3780" w:type="dxa"/>
          </w:tcPr>
          <w:p w14:paraId="6FFD7094" w14:textId="77777777" w:rsidR="00701424" w:rsidRPr="00466519" w:rsidRDefault="00701424"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Qanun Aceh No. 11 Tahun 2014</w:t>
            </w:r>
          </w:p>
        </w:tc>
        <w:tc>
          <w:tcPr>
            <w:tcW w:w="5030" w:type="dxa"/>
          </w:tcPr>
          <w:p w14:paraId="68D4CF21" w14:textId="77777777" w:rsidR="00701424" w:rsidRPr="00466519" w:rsidRDefault="00FE39F9" w:rsidP="004F715C">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4"/>
                <w:lang w:val="en-US"/>
              </w:rPr>
            </w:pPr>
            <w:r w:rsidRPr="00466519">
              <w:rPr>
                <w:rFonts w:eastAsia="Times New Roman"/>
                <w:sz w:val="24"/>
                <w:lang w:val="en-US"/>
              </w:rPr>
              <w:t>Penyelenggraan Pendidikan</w:t>
            </w:r>
          </w:p>
        </w:tc>
      </w:tr>
    </w:tbl>
    <w:p w14:paraId="2467B330" w14:textId="2E7599CF" w:rsidR="00AC78DB" w:rsidRPr="00466519" w:rsidRDefault="005F6A20" w:rsidP="004F715C">
      <w:pPr>
        <w:spacing w:line="360" w:lineRule="auto"/>
        <w:ind w:firstLine="0"/>
        <w:rPr>
          <w:rFonts w:eastAsia="Times New Roman"/>
          <w:sz w:val="24"/>
          <w:lang w:val="en-US"/>
        </w:rPr>
        <w:sectPr w:rsidR="00AC78DB" w:rsidRPr="00466519" w:rsidSect="004365A4">
          <w:type w:val="continuous"/>
          <w:pgSz w:w="11907" w:h="16840" w:code="9"/>
          <w:pgMar w:top="1134" w:right="1134" w:bottom="1134" w:left="1418" w:header="454" w:footer="680" w:gutter="0"/>
          <w:cols w:space="567"/>
          <w:titlePg/>
          <w:docGrid w:linePitch="360"/>
        </w:sectPr>
      </w:pPr>
      <w:r w:rsidRPr="00466519">
        <w:rPr>
          <w:rFonts w:eastAsia="Times New Roman"/>
          <w:sz w:val="24"/>
          <w:lang w:val="en-US"/>
        </w:rPr>
        <w:t>Sumber: Diolah dari Berbagai Sumber, 2019.</w:t>
      </w:r>
    </w:p>
    <w:p w14:paraId="709A71DD" w14:textId="77777777" w:rsidR="005F6A20" w:rsidRPr="00466519" w:rsidRDefault="005F6A20" w:rsidP="004F715C">
      <w:pPr>
        <w:spacing w:line="360" w:lineRule="auto"/>
        <w:ind w:firstLine="720"/>
        <w:rPr>
          <w:rFonts w:eastAsia="Times New Roman"/>
          <w:sz w:val="24"/>
          <w:lang w:val="en-US"/>
        </w:rPr>
      </w:pPr>
    </w:p>
    <w:p w14:paraId="39520B62" w14:textId="4754F072" w:rsidR="00AC78DB" w:rsidRPr="00466519" w:rsidRDefault="00AC78DB" w:rsidP="00480D6A">
      <w:pPr>
        <w:spacing w:line="360" w:lineRule="auto"/>
        <w:ind w:firstLine="720"/>
        <w:rPr>
          <w:rFonts w:eastAsia="Times New Roman"/>
          <w:sz w:val="24"/>
          <w:lang w:val="en-US"/>
        </w:rPr>
      </w:pPr>
      <w:proofErr w:type="gramStart"/>
      <w:r w:rsidRPr="00466519">
        <w:rPr>
          <w:rFonts w:eastAsia="Times New Roman"/>
          <w:sz w:val="24"/>
          <w:lang w:val="en-US"/>
        </w:rPr>
        <w:t>Syariah Islam di Aceh di implement</w:t>
      </w:r>
      <w:r w:rsidR="001C1024" w:rsidRPr="00466519">
        <w:rPr>
          <w:rFonts w:eastAsia="Times New Roman"/>
          <w:sz w:val="24"/>
          <w:lang w:val="en-US"/>
        </w:rPr>
        <w:t>asikan di</w:t>
      </w:r>
      <w:r w:rsidR="005F6A20" w:rsidRPr="00466519">
        <w:rPr>
          <w:rFonts w:eastAsia="Times New Roman"/>
          <w:sz w:val="24"/>
          <w:lang w:val="en-US"/>
        </w:rPr>
        <w:t xml:space="preserve"> bawah</w:t>
      </w:r>
      <w:r w:rsidR="001C1024" w:rsidRPr="00466519">
        <w:rPr>
          <w:rFonts w:eastAsia="Times New Roman"/>
          <w:sz w:val="24"/>
          <w:lang w:val="en-US"/>
        </w:rPr>
        <w:t xml:space="preserve"> </w:t>
      </w:r>
      <w:r w:rsidR="004F5A19" w:rsidRPr="00466519">
        <w:rPr>
          <w:rFonts w:eastAsia="Times New Roman"/>
          <w:sz w:val="24"/>
          <w:lang w:val="en-US"/>
        </w:rPr>
        <w:t>naungan</w:t>
      </w:r>
      <w:r w:rsidRPr="00466519">
        <w:rPr>
          <w:rFonts w:eastAsia="Times New Roman"/>
          <w:sz w:val="24"/>
          <w:lang w:val="en-US"/>
        </w:rPr>
        <w:t xml:space="preserve"> Dinas Syariah Islam.</w:t>
      </w:r>
      <w:proofErr w:type="gramEnd"/>
      <w:r w:rsidRPr="00466519">
        <w:rPr>
          <w:rFonts w:eastAsia="Times New Roman"/>
          <w:sz w:val="24"/>
          <w:lang w:val="en-US"/>
        </w:rPr>
        <w:t xml:space="preserve"> Lembaga </w:t>
      </w:r>
      <w:proofErr w:type="gramStart"/>
      <w:r w:rsidRPr="00466519">
        <w:rPr>
          <w:rFonts w:eastAsia="Times New Roman"/>
          <w:sz w:val="24"/>
          <w:lang w:val="en-US"/>
        </w:rPr>
        <w:t>i</w:t>
      </w:r>
      <w:r w:rsidR="001C1024" w:rsidRPr="00466519">
        <w:rPr>
          <w:rFonts w:eastAsia="Times New Roman"/>
          <w:sz w:val="24"/>
          <w:lang w:val="en-US"/>
        </w:rPr>
        <w:t>ni  membahas</w:t>
      </w:r>
      <w:proofErr w:type="gramEnd"/>
      <w:r w:rsidR="001C1024" w:rsidRPr="00466519">
        <w:rPr>
          <w:rFonts w:eastAsia="Times New Roman"/>
          <w:sz w:val="24"/>
          <w:lang w:val="en-US"/>
        </w:rPr>
        <w:t xml:space="preserve"> qanun, penerapan</w:t>
      </w:r>
      <w:r w:rsidRPr="00466519">
        <w:rPr>
          <w:rFonts w:eastAsia="Times New Roman"/>
          <w:sz w:val="24"/>
          <w:lang w:val="en-US"/>
        </w:rPr>
        <w:t>, pengawasan</w:t>
      </w:r>
      <w:r w:rsidR="001C1024" w:rsidRPr="00466519">
        <w:rPr>
          <w:rFonts w:eastAsia="Times New Roman"/>
          <w:sz w:val="24"/>
          <w:lang w:val="en-US"/>
        </w:rPr>
        <w:t xml:space="preserve"> didalam penerapan untuk tujuan memberi</w:t>
      </w:r>
      <w:r w:rsidRPr="00466519">
        <w:rPr>
          <w:rFonts w:eastAsia="Times New Roman"/>
          <w:sz w:val="24"/>
          <w:lang w:val="en-US"/>
        </w:rPr>
        <w:t xml:space="preserve"> arahan Hukum Syariat Islam.</w:t>
      </w:r>
      <w:r w:rsidR="00661BAA" w:rsidRPr="00466519">
        <w:rPr>
          <w:rFonts w:eastAsia="Times New Roman"/>
          <w:sz w:val="24"/>
          <w:lang w:val="en-US"/>
        </w:rPr>
        <w:t xml:space="preserve"> </w:t>
      </w:r>
      <w:proofErr w:type="gramStart"/>
      <w:r w:rsidR="00661BAA" w:rsidRPr="00466519">
        <w:rPr>
          <w:rFonts w:eastAsia="Times New Roman"/>
          <w:sz w:val="24"/>
          <w:lang w:val="en-US"/>
        </w:rPr>
        <w:t>Lembaga ini juga bertanggung jawab untuk merancang, melaksanakan, pengawasan dan saran tentang syariat Islam.</w:t>
      </w:r>
      <w:proofErr w:type="gramEnd"/>
      <w:r w:rsidR="00661BAA" w:rsidRPr="00466519">
        <w:rPr>
          <w:rFonts w:eastAsia="Times New Roman"/>
          <w:sz w:val="24"/>
          <w:lang w:val="en-US"/>
        </w:rPr>
        <w:t xml:space="preserve"> Dinas Syariah Islam membentuk Wilayatul Hisbah (WH), yang merupakan seorang polisi syariat </w:t>
      </w:r>
      <w:proofErr w:type="gramStart"/>
      <w:r w:rsidR="00661BAA" w:rsidRPr="00466519">
        <w:rPr>
          <w:rFonts w:eastAsia="Times New Roman"/>
          <w:sz w:val="24"/>
          <w:lang w:val="en-US"/>
        </w:rPr>
        <w:t>islam</w:t>
      </w:r>
      <w:proofErr w:type="gramEnd"/>
      <w:r w:rsidR="00661BAA" w:rsidRPr="00466519">
        <w:rPr>
          <w:rFonts w:eastAsia="Times New Roman"/>
          <w:sz w:val="24"/>
          <w:lang w:val="en-US"/>
        </w:rPr>
        <w:t xml:space="preserve"> yang bertanggung jawab untuk mengelola Syariat Islam.</w:t>
      </w:r>
      <w:r w:rsidR="00661BAA" w:rsidRPr="00466519">
        <w:rPr>
          <w:sz w:val="24"/>
        </w:rPr>
        <w:t xml:space="preserve"> </w:t>
      </w:r>
      <w:proofErr w:type="gramStart"/>
      <w:r w:rsidR="00661BAA" w:rsidRPr="00466519">
        <w:rPr>
          <w:rFonts w:eastAsia="Times New Roman"/>
          <w:sz w:val="24"/>
          <w:lang w:val="en-US"/>
        </w:rPr>
        <w:t>Ada juga Pengadilan Syariah yang berdomisili di bawah peradilan Indonesia yang fungsinya untuk menjalankan wewenang peradilan.</w:t>
      </w:r>
      <w:proofErr w:type="gramEnd"/>
      <w:r w:rsidR="00661BAA" w:rsidRPr="00466519">
        <w:rPr>
          <w:rFonts w:eastAsia="Times New Roman"/>
          <w:sz w:val="24"/>
          <w:lang w:val="en-US"/>
        </w:rPr>
        <w:t xml:space="preserve"> </w:t>
      </w:r>
      <w:proofErr w:type="gramStart"/>
      <w:r w:rsidR="00661BAA" w:rsidRPr="00466519">
        <w:rPr>
          <w:rFonts w:eastAsia="Times New Roman"/>
          <w:sz w:val="24"/>
          <w:lang w:val="en-US"/>
        </w:rPr>
        <w:t>Polisi Syariah Islam di Aceh memiliki 710 anggota, yang dapat dikatakan cukup diba</w:t>
      </w:r>
      <w:r w:rsidR="00480D6A">
        <w:rPr>
          <w:rFonts w:eastAsia="Times New Roman"/>
          <w:sz w:val="24"/>
          <w:lang w:val="en-US"/>
        </w:rPr>
        <w:t>ndingkan dengan 4.031.589 warga</w:t>
      </w:r>
      <w:r w:rsidR="00661BAA" w:rsidRPr="00466519">
        <w:rPr>
          <w:rFonts w:eastAsia="Times New Roman"/>
          <w:sz w:val="24"/>
          <w:lang w:val="en-US"/>
        </w:rPr>
        <w:t>Aceh.</w:t>
      </w:r>
      <w:proofErr w:type="gramEnd"/>
      <w:r w:rsidR="00661BAA" w:rsidRPr="00466519">
        <w:rPr>
          <w:rFonts w:eastAsia="Times New Roman"/>
          <w:sz w:val="24"/>
          <w:lang w:val="en-US"/>
        </w:rPr>
        <w:t xml:space="preserve"> Nilai populasi dan perbandingan </w:t>
      </w:r>
      <w:r w:rsidR="00480D6A">
        <w:rPr>
          <w:rFonts w:eastAsia="Times New Roman"/>
          <w:sz w:val="24"/>
          <w:lang w:val="en-US"/>
        </w:rPr>
        <w:t xml:space="preserve"> </w:t>
      </w:r>
      <w:r w:rsidR="00661BAA" w:rsidRPr="00466519">
        <w:rPr>
          <w:rFonts w:eastAsia="Times New Roman"/>
          <w:sz w:val="24"/>
          <w:lang w:val="en-US"/>
        </w:rPr>
        <w:lastRenderedPageBreak/>
        <w:t>polisi syariah Islam adalah 1: 5</w:t>
      </w:r>
      <w:r w:rsidR="0085514C" w:rsidRPr="00466519">
        <w:rPr>
          <w:rFonts w:eastAsia="Times New Roman"/>
          <w:sz w:val="24"/>
          <w:lang w:val="en-US"/>
        </w:rPr>
        <w:t xml:space="preserve"> </w:t>
      </w:r>
      <w:r w:rsidR="0085514C" w:rsidRPr="00466519">
        <w:rPr>
          <w:rFonts w:eastAsia="Times New Roman"/>
          <w:sz w:val="24"/>
          <w:lang w:val="en-US"/>
        </w:rPr>
        <w:fldChar w:fldCharType="begin" w:fldLock="1"/>
      </w:r>
      <w:r w:rsidR="0085514C" w:rsidRPr="00466519">
        <w:rPr>
          <w:rFonts w:eastAsia="Times New Roman"/>
          <w:sz w:val="24"/>
          <w:lang w:val="en-US"/>
        </w:rPr>
        <w:instrText>ADDIN CSL_CITATION {"citationItems":[{"id":"ITEM-1","itemData":{"author":[{"dropping-particle":"","family":"Budiman","given":"Hikmat.","non-dropping-particle":"","parse-names":false,"suffix":""}],"id":"ITEM-1","issued":{"date-parts":[["2010"]]},"title":"Keistimewaan dan Problem Politik Pengakuan: Beberapa Cerita dari Sebuah Perjalan Singkat di Aceh.","type":"book"},"uris":["http://www.mendeley.com/documents/?uuid=5768e0d0-1ab7-456a-8dcb-719f9f66689f"]}],"mendeley":{"formattedCitation":"(Budiman, 2010)","plainTextFormattedCitation":"(Budiman, 2010)","previouslyFormattedCitation":"(Budiman, 2010)"},"properties":{"noteIndex":0},"schema":"https://github.com/citation-style-language/schema/raw/master/csl-citation.json"}</w:instrText>
      </w:r>
      <w:r w:rsidR="0085514C" w:rsidRPr="00466519">
        <w:rPr>
          <w:rFonts w:eastAsia="Times New Roman"/>
          <w:sz w:val="24"/>
          <w:lang w:val="en-US"/>
        </w:rPr>
        <w:fldChar w:fldCharType="separate"/>
      </w:r>
      <w:r w:rsidR="0085514C" w:rsidRPr="00466519">
        <w:rPr>
          <w:rFonts w:eastAsia="Times New Roman"/>
          <w:noProof/>
          <w:sz w:val="24"/>
          <w:lang w:val="en-US"/>
        </w:rPr>
        <w:t>(Budiman, 2010)</w:t>
      </w:r>
      <w:r w:rsidR="0085514C" w:rsidRPr="00466519">
        <w:rPr>
          <w:rFonts w:eastAsia="Times New Roman"/>
          <w:sz w:val="24"/>
          <w:lang w:val="en-US"/>
        </w:rPr>
        <w:fldChar w:fldCharType="end"/>
      </w:r>
      <w:r w:rsidR="0085514C" w:rsidRPr="00466519">
        <w:rPr>
          <w:rFonts w:eastAsia="Times New Roman"/>
          <w:sz w:val="24"/>
          <w:lang w:val="en-US"/>
        </w:rPr>
        <w:t>.</w:t>
      </w:r>
    </w:p>
    <w:p w14:paraId="536E43AE" w14:textId="77777777" w:rsidR="00661BAA" w:rsidRPr="00466519" w:rsidRDefault="00661BAA" w:rsidP="004F715C">
      <w:pPr>
        <w:spacing w:line="360" w:lineRule="auto"/>
        <w:ind w:firstLine="0"/>
        <w:rPr>
          <w:rFonts w:eastAsia="Times New Roman"/>
          <w:sz w:val="24"/>
          <w:lang w:val="en-US"/>
        </w:rPr>
      </w:pPr>
    </w:p>
    <w:p w14:paraId="48273C55" w14:textId="77777777" w:rsidR="006347CD" w:rsidRPr="00466519" w:rsidRDefault="00661BAA" w:rsidP="004F715C">
      <w:pPr>
        <w:spacing w:line="360" w:lineRule="auto"/>
        <w:ind w:firstLine="0"/>
        <w:rPr>
          <w:rFonts w:eastAsia="Times New Roman"/>
          <w:b/>
          <w:sz w:val="24"/>
          <w:lang w:val="en-US"/>
        </w:rPr>
      </w:pPr>
      <w:r w:rsidRPr="00466519">
        <w:rPr>
          <w:rFonts w:eastAsia="Times New Roman"/>
          <w:b/>
          <w:sz w:val="24"/>
          <w:lang w:val="en-US"/>
        </w:rPr>
        <w:t>Produk Kebijakan Publik Berupa Qanun</w:t>
      </w:r>
    </w:p>
    <w:p w14:paraId="2244F958" w14:textId="0C363592" w:rsidR="00A8775F" w:rsidRPr="00480D6A" w:rsidRDefault="00CA45FF" w:rsidP="00480D6A">
      <w:pPr>
        <w:spacing w:line="360" w:lineRule="auto"/>
        <w:ind w:firstLine="720"/>
        <w:rPr>
          <w:rFonts w:eastAsia="Times New Roman"/>
          <w:sz w:val="24"/>
          <w:lang w:val="en-US"/>
        </w:rPr>
      </w:pPr>
      <w:proofErr w:type="gramStart"/>
      <w:r w:rsidRPr="00466519">
        <w:rPr>
          <w:rFonts w:eastAsia="Times New Roman"/>
          <w:sz w:val="24"/>
          <w:lang w:val="en-US"/>
        </w:rPr>
        <w:t>Sederhananya, qanun adalah metode menggabungkan beberapa ajaran dalam fiqih Islam ke dalam jenis kebijakan yang dibentuk oleh pemerintah daerah.</w:t>
      </w:r>
      <w:proofErr w:type="gramEnd"/>
      <w:r w:rsidRPr="00466519">
        <w:rPr>
          <w:rFonts w:eastAsia="Times New Roman"/>
          <w:sz w:val="24"/>
          <w:lang w:val="en-US"/>
        </w:rPr>
        <w:t xml:space="preserve"> </w:t>
      </w:r>
      <w:proofErr w:type="gramStart"/>
      <w:r w:rsidRPr="00466519">
        <w:rPr>
          <w:rFonts w:eastAsia="Times New Roman"/>
          <w:sz w:val="24"/>
          <w:lang w:val="en-US"/>
        </w:rPr>
        <w:t>Tujuan utamanya adalah mengendalikan kehidupan masyarakat Aceh sesuai dengan ajaran Islam.</w:t>
      </w:r>
      <w:proofErr w:type="gramEnd"/>
      <w:r w:rsidR="00A8775F" w:rsidRPr="00466519">
        <w:rPr>
          <w:rFonts w:eastAsia="Times New Roman"/>
          <w:sz w:val="24"/>
          <w:lang w:val="en-US"/>
        </w:rPr>
        <w:t xml:space="preserve"> </w:t>
      </w:r>
      <w:proofErr w:type="gramStart"/>
      <w:r w:rsidRPr="00466519">
        <w:rPr>
          <w:rFonts w:eastAsia="Times New Roman"/>
          <w:sz w:val="24"/>
          <w:lang w:val="en-US"/>
        </w:rPr>
        <w:t>Pembentukan masyarakat Islam diungkapkan dengan mengacu pada aturan Islam (Syariah) dalam bentuk implementasi tatanan sosial.</w:t>
      </w:r>
      <w:proofErr w:type="gramEnd"/>
      <w:r w:rsidR="00A8775F" w:rsidRPr="00466519">
        <w:rPr>
          <w:rFonts w:eastAsia="Times New Roman"/>
          <w:sz w:val="24"/>
          <w:lang w:val="en-US"/>
        </w:rPr>
        <w:t xml:space="preserve"> Kontrol sosial bentuk dari legitimasi hal ini diperkuat dengan mengeluarkan beberapa peraturan daerah berupa qanun</w:t>
      </w:r>
      <w:r w:rsidR="0085514C" w:rsidRPr="00466519">
        <w:rPr>
          <w:rFonts w:eastAsia="Times New Roman"/>
          <w:sz w:val="24"/>
          <w:lang w:val="en-US"/>
        </w:rPr>
        <w:t xml:space="preserve"> </w:t>
      </w:r>
      <w:r w:rsidR="0085514C" w:rsidRPr="00466519">
        <w:rPr>
          <w:rFonts w:eastAsia="Times New Roman"/>
          <w:sz w:val="24"/>
          <w:lang w:val="en-US"/>
        </w:rPr>
        <w:fldChar w:fldCharType="begin" w:fldLock="1"/>
      </w:r>
      <w:r w:rsidR="0085514C" w:rsidRPr="00466519">
        <w:rPr>
          <w:rFonts w:eastAsia="Times New Roman"/>
          <w:sz w:val="24"/>
          <w:lang w:val="en-US"/>
        </w:rPr>
        <w:instrText>ADDIN CSL_CITATION {"citationItems":[{"id":"ITEM-1","itemData":{"author":[{"dropping-particle":"","family":"Abubakar","given":"Al Yasa","non-dropping-particle":"","parse-names":false,"suffix":""}],"id":"ITEM-1","issued":{"date-parts":[["2005"]]},"publisher-place":"Banda ACeh","title":"Syariat Islam di Provinsi Nanggroe Aceh Darussalam, Paradigma, Kebijakan dan Kegiatan. Banda Aceh: Dinas Syariat Islam","type":"book"},"uris":["http://www.mendeley.com/documents/?uuid=280ba2a2-2c3b-403d-90b3-a482646bb754"]}],"mendeley":{"formattedCitation":"(Abubakar, 2005)","plainTextFormattedCitation":"(Abubakar, 2005)","previouslyFormattedCitation":"(Abubakar, 2005)"},"properties":{"noteIndex":0},"schema":"https://github.com/citation-style-language/schema/raw/master/csl-citation.json"}</w:instrText>
      </w:r>
      <w:r w:rsidR="0085514C" w:rsidRPr="00466519">
        <w:rPr>
          <w:rFonts w:eastAsia="Times New Roman"/>
          <w:sz w:val="24"/>
          <w:lang w:val="en-US"/>
        </w:rPr>
        <w:fldChar w:fldCharType="separate"/>
      </w:r>
      <w:r w:rsidR="0085514C" w:rsidRPr="00466519">
        <w:rPr>
          <w:rFonts w:eastAsia="Times New Roman"/>
          <w:noProof/>
          <w:sz w:val="24"/>
          <w:lang w:val="en-US"/>
        </w:rPr>
        <w:t>(Abubakar, 2005)</w:t>
      </w:r>
      <w:r w:rsidR="0085514C" w:rsidRPr="00466519">
        <w:rPr>
          <w:rFonts w:eastAsia="Times New Roman"/>
          <w:sz w:val="24"/>
          <w:lang w:val="en-US"/>
        </w:rPr>
        <w:fldChar w:fldCharType="end"/>
      </w:r>
      <w:r w:rsidR="00A8775F" w:rsidRPr="00466519">
        <w:rPr>
          <w:rFonts w:eastAsia="Times New Roman"/>
          <w:sz w:val="24"/>
          <w:lang w:val="en-US"/>
        </w:rPr>
        <w:t>.</w:t>
      </w:r>
      <w:r w:rsidR="006347CD" w:rsidRPr="00466519">
        <w:rPr>
          <w:rFonts w:eastAsia="Times New Roman"/>
          <w:b/>
          <w:sz w:val="24"/>
          <w:lang w:val="en-US"/>
        </w:rPr>
        <w:t xml:space="preserve"> </w:t>
      </w:r>
      <w:r w:rsidR="00A8775F" w:rsidRPr="00466519">
        <w:rPr>
          <w:rFonts w:eastAsia="Times New Roman"/>
          <w:sz w:val="24"/>
          <w:lang w:val="en-US"/>
        </w:rPr>
        <w:t xml:space="preserve">Studi kebijakan publik menjelaskan bahwa suatu kebijakan </w:t>
      </w:r>
      <w:proofErr w:type="gramStart"/>
      <w:r w:rsidR="00A8775F" w:rsidRPr="00466519">
        <w:rPr>
          <w:rFonts w:eastAsia="Times New Roman"/>
          <w:sz w:val="24"/>
          <w:lang w:val="en-US"/>
        </w:rPr>
        <w:t>akan</w:t>
      </w:r>
      <w:proofErr w:type="gramEnd"/>
      <w:r w:rsidR="00A8775F" w:rsidRPr="00466519">
        <w:rPr>
          <w:rFonts w:eastAsia="Times New Roman"/>
          <w:sz w:val="24"/>
          <w:lang w:val="en-US"/>
        </w:rPr>
        <w:t xml:space="preserve"> mengalami banyak proses penting sebelum dibuat. </w:t>
      </w:r>
      <w:proofErr w:type="gramStart"/>
      <w:r w:rsidR="00A8775F" w:rsidRPr="00466519">
        <w:rPr>
          <w:rFonts w:eastAsia="Times New Roman"/>
          <w:sz w:val="24"/>
          <w:lang w:val="en-US"/>
        </w:rPr>
        <w:t xml:space="preserve">Dalam </w:t>
      </w:r>
      <w:r w:rsidR="00480D6A">
        <w:rPr>
          <w:rFonts w:eastAsia="Times New Roman"/>
          <w:sz w:val="24"/>
          <w:lang w:val="en-US"/>
        </w:rPr>
        <w:t xml:space="preserve"> </w:t>
      </w:r>
      <w:r w:rsidR="00A8775F" w:rsidRPr="00466519">
        <w:rPr>
          <w:rFonts w:eastAsia="Times New Roman"/>
          <w:sz w:val="24"/>
          <w:lang w:val="en-US"/>
        </w:rPr>
        <w:t>teori</w:t>
      </w:r>
      <w:proofErr w:type="gramEnd"/>
      <w:r w:rsidR="00A8775F" w:rsidRPr="00466519">
        <w:rPr>
          <w:rFonts w:eastAsia="Times New Roman"/>
          <w:sz w:val="24"/>
          <w:lang w:val="en-US"/>
        </w:rPr>
        <w:t xml:space="preserve"> sistem politik yang </w:t>
      </w:r>
      <w:r w:rsidR="00A8775F" w:rsidRPr="00466519">
        <w:rPr>
          <w:rFonts w:eastAsia="Times New Roman"/>
          <w:sz w:val="24"/>
          <w:lang w:val="en-US"/>
        </w:rPr>
        <w:lastRenderedPageBreak/>
        <w:t>dikemukan oleh David Easton menyatakan bahwa kebijakan publik muncul dari pengembangan input dimasyarakat.</w:t>
      </w:r>
      <w:r w:rsidR="00A8775F" w:rsidRPr="00466519">
        <w:rPr>
          <w:sz w:val="24"/>
        </w:rPr>
        <w:t xml:space="preserve"> Input tersebut </w:t>
      </w:r>
      <w:r w:rsidR="00A8775F" w:rsidRPr="00466519">
        <w:rPr>
          <w:rFonts w:eastAsia="Times New Roman"/>
          <w:sz w:val="24"/>
          <w:lang w:val="en-US"/>
        </w:rPr>
        <w:t xml:space="preserve"> bisa dalam bentuk tuntutan dan dorongan yang masuk ke dalam sistem politik, kemudian melalui proses perubahan untuk menghasilkan kebijakan publik</w:t>
      </w:r>
      <w:r w:rsidR="0085514C" w:rsidRPr="00466519">
        <w:rPr>
          <w:rFonts w:eastAsia="Times New Roman"/>
          <w:sz w:val="24"/>
          <w:lang w:val="en-US"/>
        </w:rPr>
        <w:t xml:space="preserve"> </w:t>
      </w:r>
      <w:r w:rsidR="0085514C" w:rsidRPr="00466519">
        <w:rPr>
          <w:rFonts w:eastAsia="Times New Roman"/>
          <w:sz w:val="24"/>
          <w:lang w:val="en-US"/>
        </w:rPr>
        <w:fldChar w:fldCharType="begin" w:fldLock="1"/>
      </w:r>
      <w:r w:rsidR="0085514C" w:rsidRPr="00466519">
        <w:rPr>
          <w:rFonts w:eastAsia="Times New Roman"/>
          <w:sz w:val="24"/>
          <w:lang w:val="en-US"/>
        </w:rPr>
        <w:instrText>ADDIN CSL_CITATION {"citationItems":[{"id":"ITEM-1","itemData":{"author":[{"dropping-particle":"","family":"Chilcote","given":"Ronald H.","non-dropping-particle":"","parse-names":false,"suffix":""}],"id":"ITEM-1","issued":{"date-parts":[["1981"]]},"publisher":"Colorado: Westview Press.","publisher-place":"Colorado","title":"Theories of Comparative Politics: The Search for a Paradigm.","type":"book"},"uris":["http://www.mendeley.com/documents/?uuid=7c9a2777-e248-4a37-922b-c4cedccdc6be"]}],"mendeley":{"formattedCitation":"(Chilcote, 1981)","plainTextFormattedCitation":"(Chilcote, 1981)","previouslyFormattedCitation":"(Chilcote, 1981)"},"properties":{"noteIndex":0},"schema":"https://github.com/citation-style-language/schema/raw/master/csl-citation.json"}</w:instrText>
      </w:r>
      <w:r w:rsidR="0085514C" w:rsidRPr="00466519">
        <w:rPr>
          <w:rFonts w:eastAsia="Times New Roman"/>
          <w:sz w:val="24"/>
          <w:lang w:val="en-US"/>
        </w:rPr>
        <w:fldChar w:fldCharType="separate"/>
      </w:r>
      <w:r w:rsidR="0085514C" w:rsidRPr="00466519">
        <w:rPr>
          <w:rFonts w:eastAsia="Times New Roman"/>
          <w:noProof/>
          <w:sz w:val="24"/>
          <w:lang w:val="en-US"/>
        </w:rPr>
        <w:t>(Chilcote, 1981)</w:t>
      </w:r>
      <w:r w:rsidR="0085514C" w:rsidRPr="00466519">
        <w:rPr>
          <w:rFonts w:eastAsia="Times New Roman"/>
          <w:sz w:val="24"/>
          <w:lang w:val="en-US"/>
        </w:rPr>
        <w:fldChar w:fldCharType="end"/>
      </w:r>
      <w:r w:rsidR="00A8775F" w:rsidRPr="00466519">
        <w:rPr>
          <w:rFonts w:eastAsia="Times New Roman"/>
          <w:sz w:val="24"/>
          <w:lang w:val="en-US"/>
        </w:rPr>
        <w:t xml:space="preserve">. Dalam istilah dasar, proses pembuatan kebijakan publik dapat diilustrasikan dalam skema </w:t>
      </w:r>
      <w:r w:rsidR="005F6A20" w:rsidRPr="00466519">
        <w:rPr>
          <w:rFonts w:eastAsia="Times New Roman"/>
          <w:sz w:val="24"/>
          <w:lang w:val="en-US"/>
        </w:rPr>
        <w:t>berikut</w:t>
      </w:r>
      <w:r w:rsidR="0055063E">
        <w:rPr>
          <w:rFonts w:eastAsia="Times New Roman"/>
          <w:sz w:val="24"/>
          <w:lang w:val="en-US"/>
        </w:rPr>
        <w:t>:</w:t>
      </w:r>
    </w:p>
    <w:p w14:paraId="4B1E72F8" w14:textId="77777777" w:rsidR="00A8775F" w:rsidRPr="00466519" w:rsidRDefault="00A8775F" w:rsidP="004F715C">
      <w:pPr>
        <w:spacing w:line="360" w:lineRule="auto"/>
        <w:ind w:firstLine="0"/>
        <w:rPr>
          <w:rFonts w:eastAsia="Times New Roman"/>
          <w:sz w:val="24"/>
          <w:lang w:val="en-US"/>
        </w:rPr>
      </w:pPr>
    </w:p>
    <w:p w14:paraId="6A2D714D" w14:textId="77777777" w:rsidR="00A8775F" w:rsidRPr="00466519" w:rsidRDefault="00A8775F" w:rsidP="004F715C">
      <w:pPr>
        <w:spacing w:line="360" w:lineRule="auto"/>
        <w:ind w:firstLine="0"/>
        <w:rPr>
          <w:rFonts w:eastAsia="Times New Roman"/>
          <w:sz w:val="24"/>
          <w:lang w:val="en-US"/>
        </w:rPr>
      </w:pPr>
      <w:r w:rsidRPr="00466519">
        <w:rPr>
          <w:rFonts w:eastAsia="Times New Roman"/>
          <w:noProof/>
          <w:sz w:val="24"/>
          <w:lang w:eastAsia="id-ID"/>
        </w:rPr>
        <w:drawing>
          <wp:inline distT="0" distB="0" distL="0" distR="0" wp14:anchorId="39148A0A" wp14:editId="0E110C57">
            <wp:extent cx="2731476" cy="1981200"/>
            <wp:effectExtent l="133350" t="57150" r="145415" b="1143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C6095AD" w14:textId="77777777" w:rsidR="00661BAA" w:rsidRPr="00466519" w:rsidRDefault="00661BAA" w:rsidP="004F715C">
      <w:pPr>
        <w:spacing w:line="360" w:lineRule="auto"/>
        <w:ind w:firstLine="0"/>
        <w:rPr>
          <w:rFonts w:eastAsia="Times New Roman"/>
          <w:sz w:val="24"/>
          <w:lang w:val="en-US"/>
        </w:rPr>
      </w:pPr>
    </w:p>
    <w:p w14:paraId="4B5A328B" w14:textId="481FBE74" w:rsidR="009D6173" w:rsidRPr="00466519" w:rsidRDefault="009D6173" w:rsidP="0055063E">
      <w:pPr>
        <w:spacing w:line="360" w:lineRule="auto"/>
        <w:ind w:firstLine="0"/>
        <w:rPr>
          <w:rFonts w:eastAsia="Times New Roman"/>
          <w:sz w:val="24"/>
          <w:lang w:val="en-US"/>
        </w:rPr>
      </w:pPr>
      <w:proofErr w:type="gramStart"/>
      <w:r w:rsidRPr="00466519">
        <w:rPr>
          <w:rFonts w:eastAsia="Times New Roman"/>
          <w:sz w:val="24"/>
          <w:lang w:val="en-US"/>
        </w:rPr>
        <w:t>Gambar  1</w:t>
      </w:r>
      <w:proofErr w:type="gramEnd"/>
      <w:r w:rsidRPr="00466519">
        <w:rPr>
          <w:rFonts w:eastAsia="Times New Roman"/>
          <w:sz w:val="24"/>
          <w:lang w:val="en-US"/>
        </w:rPr>
        <w:t>.</w:t>
      </w:r>
      <w:r w:rsidR="0055063E">
        <w:rPr>
          <w:rFonts w:eastAsia="Times New Roman"/>
          <w:sz w:val="24"/>
          <w:lang w:val="en-US"/>
        </w:rPr>
        <w:t xml:space="preserve"> </w:t>
      </w:r>
      <w:r w:rsidR="001C1024" w:rsidRPr="00466519">
        <w:rPr>
          <w:rFonts w:eastAsia="Times New Roman"/>
          <w:sz w:val="24"/>
          <w:lang w:val="en-US"/>
        </w:rPr>
        <w:t xml:space="preserve">Alur </w:t>
      </w:r>
      <w:r w:rsidRPr="00466519">
        <w:rPr>
          <w:rFonts w:eastAsia="Times New Roman"/>
          <w:sz w:val="24"/>
          <w:lang w:val="en-US"/>
        </w:rPr>
        <w:t>Pembuatan Kebijakan Publik</w:t>
      </w:r>
    </w:p>
    <w:p w14:paraId="041ED5D7" w14:textId="77777777" w:rsidR="009D6173" w:rsidRPr="00466519" w:rsidRDefault="009D6173" w:rsidP="004F715C">
      <w:pPr>
        <w:spacing w:line="360" w:lineRule="auto"/>
        <w:ind w:firstLine="0"/>
        <w:rPr>
          <w:rFonts w:eastAsia="Times New Roman"/>
          <w:sz w:val="24"/>
          <w:lang w:val="en-US"/>
        </w:rPr>
      </w:pPr>
    </w:p>
    <w:p w14:paraId="121A074B" w14:textId="20991CC8" w:rsidR="001478E6" w:rsidRDefault="009D6173" w:rsidP="004F715C">
      <w:pPr>
        <w:spacing w:line="360" w:lineRule="auto"/>
        <w:ind w:firstLine="0"/>
        <w:rPr>
          <w:rFonts w:eastAsia="Times New Roman"/>
          <w:sz w:val="24"/>
          <w:lang w:val="en-US"/>
        </w:rPr>
      </w:pPr>
      <w:r w:rsidRPr="00466519">
        <w:rPr>
          <w:rFonts w:eastAsia="Times New Roman"/>
          <w:sz w:val="24"/>
          <w:lang w:val="en-US"/>
        </w:rPr>
        <w:tab/>
        <w:t>Mengacu pada teori David Easton di ata</w:t>
      </w:r>
      <w:r w:rsidR="001C1024" w:rsidRPr="00466519">
        <w:rPr>
          <w:rFonts w:eastAsia="Times New Roman"/>
          <w:sz w:val="24"/>
          <w:lang w:val="en-US"/>
        </w:rPr>
        <w:t xml:space="preserve">s, Qanun Syariah Islam </w:t>
      </w:r>
      <w:proofErr w:type="gramStart"/>
      <w:r w:rsidR="001C1024" w:rsidRPr="00466519">
        <w:rPr>
          <w:rFonts w:eastAsia="Times New Roman"/>
          <w:sz w:val="24"/>
          <w:lang w:val="en-US"/>
        </w:rPr>
        <w:t>yaitu</w:t>
      </w:r>
      <w:r w:rsidRPr="00466519">
        <w:rPr>
          <w:rFonts w:eastAsia="Times New Roman"/>
          <w:sz w:val="24"/>
          <w:lang w:val="en-US"/>
        </w:rPr>
        <w:t xml:space="preserve">  kebijakan</w:t>
      </w:r>
      <w:proofErr w:type="gramEnd"/>
      <w:r w:rsidRPr="00466519">
        <w:rPr>
          <w:rFonts w:eastAsia="Times New Roman"/>
          <w:sz w:val="24"/>
          <w:lang w:val="en-US"/>
        </w:rPr>
        <w:t xml:space="preserve"> publik yang</w:t>
      </w:r>
      <w:r w:rsidR="001C1024" w:rsidRPr="00466519">
        <w:rPr>
          <w:rFonts w:eastAsia="Times New Roman"/>
          <w:sz w:val="24"/>
          <w:lang w:val="en-US"/>
        </w:rPr>
        <w:t xml:space="preserve"> mulanya berupa tuntutan masyarakat. </w:t>
      </w:r>
      <w:proofErr w:type="gramStart"/>
      <w:r w:rsidR="001C1024" w:rsidRPr="00466519">
        <w:rPr>
          <w:rFonts w:eastAsia="Times New Roman"/>
          <w:sz w:val="24"/>
          <w:lang w:val="en-US"/>
        </w:rPr>
        <w:t>Ditinjau dari</w:t>
      </w:r>
      <w:r w:rsidRPr="00466519">
        <w:rPr>
          <w:rFonts w:eastAsia="Times New Roman"/>
          <w:sz w:val="24"/>
          <w:lang w:val="en-US"/>
        </w:rPr>
        <w:t xml:space="preserve"> akar sejarah masa lalu, Aceh adalah wilayah Islam yang</w:t>
      </w:r>
      <w:r w:rsidR="001C1024" w:rsidRPr="00466519">
        <w:rPr>
          <w:rFonts w:eastAsia="Times New Roman"/>
          <w:sz w:val="24"/>
          <w:lang w:val="en-US"/>
        </w:rPr>
        <w:t xml:space="preserve"> tangguh dan</w:t>
      </w:r>
      <w:r w:rsidRPr="00466519">
        <w:rPr>
          <w:rFonts w:eastAsia="Times New Roman"/>
          <w:sz w:val="24"/>
          <w:lang w:val="en-US"/>
        </w:rPr>
        <w:t xml:space="preserve"> kuat.</w:t>
      </w:r>
      <w:proofErr w:type="gramEnd"/>
      <w:r w:rsidR="009D0F49" w:rsidRPr="00466519">
        <w:rPr>
          <w:rFonts w:eastAsia="Times New Roman"/>
          <w:sz w:val="24"/>
          <w:lang w:val="en-US"/>
        </w:rPr>
        <w:t xml:space="preserve"> </w:t>
      </w:r>
      <w:proofErr w:type="gramStart"/>
      <w:r w:rsidRPr="00466519">
        <w:rPr>
          <w:rFonts w:eastAsia="Times New Roman"/>
          <w:sz w:val="24"/>
          <w:lang w:val="en-US"/>
        </w:rPr>
        <w:t>S</w:t>
      </w:r>
      <w:r w:rsidR="001C1024" w:rsidRPr="00466519">
        <w:rPr>
          <w:rFonts w:eastAsia="Times New Roman"/>
          <w:sz w:val="24"/>
          <w:lang w:val="en-US"/>
        </w:rPr>
        <w:t>yariah Islam telah dikenalkan di</w:t>
      </w:r>
      <w:r w:rsidRPr="00466519">
        <w:rPr>
          <w:rFonts w:eastAsia="Times New Roman"/>
          <w:sz w:val="24"/>
          <w:lang w:val="en-US"/>
        </w:rPr>
        <w:t>dalam kehidupan sehari-hari di A</w:t>
      </w:r>
      <w:r w:rsidR="001C1024" w:rsidRPr="00466519">
        <w:rPr>
          <w:rFonts w:eastAsia="Times New Roman"/>
          <w:sz w:val="24"/>
          <w:lang w:val="en-US"/>
        </w:rPr>
        <w:t>ceh.</w:t>
      </w:r>
      <w:proofErr w:type="gramEnd"/>
      <w:r w:rsidR="001C1024" w:rsidRPr="00466519">
        <w:rPr>
          <w:rFonts w:eastAsia="Times New Roman"/>
          <w:sz w:val="24"/>
          <w:lang w:val="en-US"/>
        </w:rPr>
        <w:t xml:space="preserve"> </w:t>
      </w:r>
      <w:proofErr w:type="gramStart"/>
      <w:r w:rsidR="001C1024" w:rsidRPr="00466519">
        <w:rPr>
          <w:rFonts w:eastAsia="Times New Roman"/>
          <w:sz w:val="24"/>
          <w:lang w:val="en-US"/>
        </w:rPr>
        <w:t>Cita-cita Islam itu yang mengarahkan</w:t>
      </w:r>
      <w:r w:rsidRPr="00466519">
        <w:rPr>
          <w:rFonts w:eastAsia="Times New Roman"/>
          <w:sz w:val="24"/>
          <w:lang w:val="en-US"/>
        </w:rPr>
        <w:t xml:space="preserve"> Aceh ke</w:t>
      </w:r>
      <w:r w:rsidR="001C1024" w:rsidRPr="00466519">
        <w:rPr>
          <w:rFonts w:eastAsia="Times New Roman"/>
          <w:sz w:val="24"/>
          <w:lang w:val="en-US"/>
        </w:rPr>
        <w:t xml:space="preserve"> jalur</w:t>
      </w:r>
      <w:r w:rsidRPr="00466519">
        <w:rPr>
          <w:rFonts w:eastAsia="Times New Roman"/>
          <w:sz w:val="24"/>
          <w:lang w:val="en-US"/>
        </w:rPr>
        <w:t xml:space="preserve"> kemenangan atas penjajah.</w:t>
      </w:r>
      <w:proofErr w:type="gramEnd"/>
      <w:r w:rsidRPr="00466519">
        <w:rPr>
          <w:rFonts w:eastAsia="Times New Roman"/>
          <w:sz w:val="24"/>
          <w:lang w:val="en-US"/>
        </w:rPr>
        <w:t xml:space="preserve"> </w:t>
      </w:r>
      <w:proofErr w:type="gramStart"/>
      <w:r w:rsidRPr="00466519">
        <w:rPr>
          <w:rFonts w:eastAsia="Times New Roman"/>
          <w:sz w:val="24"/>
          <w:lang w:val="en-US"/>
        </w:rPr>
        <w:t xml:space="preserve">Orang Aceh percaya </w:t>
      </w:r>
      <w:r w:rsidR="001C1024" w:rsidRPr="00466519">
        <w:rPr>
          <w:rFonts w:eastAsia="Times New Roman"/>
          <w:sz w:val="24"/>
          <w:lang w:val="en-US"/>
        </w:rPr>
        <w:t>untuk</w:t>
      </w:r>
      <w:r w:rsidRPr="00466519">
        <w:rPr>
          <w:rFonts w:eastAsia="Times New Roman"/>
          <w:sz w:val="24"/>
          <w:lang w:val="en-US"/>
        </w:rPr>
        <w:t xml:space="preserve"> melind</w:t>
      </w:r>
      <w:r w:rsidR="001C1024" w:rsidRPr="00466519">
        <w:rPr>
          <w:rFonts w:eastAsia="Times New Roman"/>
          <w:sz w:val="24"/>
          <w:lang w:val="en-US"/>
        </w:rPr>
        <w:t>ungi negara dan keyakinan merupakan</w:t>
      </w:r>
      <w:r w:rsidRPr="00466519">
        <w:rPr>
          <w:rFonts w:eastAsia="Times New Roman"/>
          <w:sz w:val="24"/>
          <w:lang w:val="en-US"/>
        </w:rPr>
        <w:t xml:space="preserve"> suatu keharusan dalam Islam dan </w:t>
      </w:r>
      <w:r w:rsidRPr="00466519">
        <w:rPr>
          <w:rFonts w:eastAsia="Times New Roman"/>
          <w:sz w:val="24"/>
          <w:lang w:val="en-US"/>
        </w:rPr>
        <w:lastRenderedPageBreak/>
        <w:t>jika mereka mati</w:t>
      </w:r>
      <w:r w:rsidR="009D0F49" w:rsidRPr="00466519">
        <w:rPr>
          <w:rFonts w:eastAsia="Times New Roman"/>
          <w:sz w:val="24"/>
          <w:lang w:val="en-US"/>
        </w:rPr>
        <w:t xml:space="preserve"> dalam berjuang</w:t>
      </w:r>
      <w:r w:rsidRPr="00466519">
        <w:rPr>
          <w:rFonts w:eastAsia="Times New Roman"/>
          <w:sz w:val="24"/>
          <w:lang w:val="en-US"/>
        </w:rPr>
        <w:t>,</w:t>
      </w:r>
      <w:r w:rsidR="009D0F49" w:rsidRPr="00466519">
        <w:rPr>
          <w:rFonts w:eastAsia="Times New Roman"/>
          <w:sz w:val="24"/>
          <w:lang w:val="en-US"/>
        </w:rPr>
        <w:t xml:space="preserve"> mereka dihormati sebagai mati syahid.</w:t>
      </w:r>
      <w:proofErr w:type="gramEnd"/>
      <w:r w:rsidR="009D0F49" w:rsidRPr="00466519">
        <w:rPr>
          <w:sz w:val="24"/>
        </w:rPr>
        <w:t xml:space="preserve"> </w:t>
      </w:r>
      <w:proofErr w:type="gramStart"/>
      <w:r w:rsidR="009D0F49" w:rsidRPr="00466519">
        <w:rPr>
          <w:rFonts w:eastAsia="Times New Roman"/>
          <w:sz w:val="24"/>
          <w:lang w:val="en-US"/>
        </w:rPr>
        <w:t>Asal-usul Islam perlahan menjadi tradisi di masyarakat Aceh.</w:t>
      </w:r>
      <w:proofErr w:type="gramEnd"/>
      <w:r w:rsidR="009D0F49" w:rsidRPr="00466519">
        <w:rPr>
          <w:rFonts w:eastAsia="Times New Roman"/>
          <w:sz w:val="24"/>
          <w:lang w:val="en-US"/>
        </w:rPr>
        <w:t xml:space="preserve"> </w:t>
      </w:r>
      <w:proofErr w:type="gramStart"/>
      <w:r w:rsidR="009D0F49" w:rsidRPr="00466519">
        <w:rPr>
          <w:rFonts w:eastAsia="Times New Roman"/>
          <w:sz w:val="24"/>
          <w:lang w:val="en-US"/>
        </w:rPr>
        <w:t>Namun cita-cita Islam itu kemudian memudar dengan berakhirnya kerajaan dan ma</w:t>
      </w:r>
      <w:r w:rsidR="001C1024" w:rsidRPr="00466519">
        <w:rPr>
          <w:rFonts w:eastAsia="Times New Roman"/>
          <w:sz w:val="24"/>
          <w:lang w:val="en-US"/>
        </w:rPr>
        <w:t>suknya Aceh ke bagian Indonesia.</w:t>
      </w:r>
      <w:proofErr w:type="gramEnd"/>
      <w:r w:rsidR="001C1024" w:rsidRPr="00466519">
        <w:rPr>
          <w:rFonts w:eastAsia="Times New Roman"/>
          <w:sz w:val="24"/>
          <w:lang w:val="en-US"/>
        </w:rPr>
        <w:t xml:space="preserve"> </w:t>
      </w:r>
      <w:proofErr w:type="gramStart"/>
      <w:r w:rsidR="001C1024" w:rsidRPr="00466519">
        <w:rPr>
          <w:rFonts w:eastAsia="Times New Roman"/>
          <w:sz w:val="24"/>
          <w:lang w:val="en-US"/>
        </w:rPr>
        <w:t>Di</w:t>
      </w:r>
      <w:r w:rsidR="00386477" w:rsidRPr="00466519">
        <w:rPr>
          <w:rFonts w:eastAsia="Times New Roman"/>
          <w:sz w:val="24"/>
          <w:lang w:val="en-US"/>
        </w:rPr>
        <w:t xml:space="preserve">lihat kondisi ini </w:t>
      </w:r>
      <w:r w:rsidR="001C1024" w:rsidRPr="00466519">
        <w:rPr>
          <w:rFonts w:eastAsia="Times New Roman"/>
          <w:sz w:val="24"/>
          <w:lang w:val="en-US"/>
        </w:rPr>
        <w:t>ada tuntutan untuk kembali pada</w:t>
      </w:r>
      <w:r w:rsidR="00386477" w:rsidRPr="00466519">
        <w:rPr>
          <w:rFonts w:eastAsia="Times New Roman"/>
          <w:sz w:val="24"/>
          <w:lang w:val="en-US"/>
        </w:rPr>
        <w:t xml:space="preserve"> identitas Islam.</w:t>
      </w:r>
      <w:proofErr w:type="gramEnd"/>
      <w:r w:rsidR="00386477" w:rsidRPr="00466519">
        <w:rPr>
          <w:rFonts w:eastAsia="Times New Roman"/>
          <w:sz w:val="24"/>
          <w:lang w:val="en-US"/>
        </w:rPr>
        <w:t xml:space="preserve"> </w:t>
      </w:r>
      <w:proofErr w:type="gramStart"/>
      <w:r w:rsidR="00386477" w:rsidRPr="00466519">
        <w:rPr>
          <w:rFonts w:eastAsia="Times New Roman"/>
          <w:sz w:val="24"/>
          <w:lang w:val="en-US"/>
        </w:rPr>
        <w:t>Tuntutan</w:t>
      </w:r>
      <w:r w:rsidR="001C1024" w:rsidRPr="00466519">
        <w:rPr>
          <w:rFonts w:eastAsia="Times New Roman"/>
          <w:sz w:val="24"/>
          <w:lang w:val="en-US"/>
        </w:rPr>
        <w:t xml:space="preserve"> tersebut dalam bentuk dari harapan</w:t>
      </w:r>
      <w:r w:rsidR="00386477" w:rsidRPr="00466519">
        <w:rPr>
          <w:rFonts w:eastAsia="Times New Roman"/>
          <w:sz w:val="24"/>
          <w:lang w:val="en-US"/>
        </w:rPr>
        <w:t xml:space="preserve"> Aceh untuk mendapatkan hak-haknya sebagai wilayah khusus, yaitu melaksanakan pemer</w:t>
      </w:r>
      <w:r w:rsidR="001C1024" w:rsidRPr="00466519">
        <w:rPr>
          <w:rFonts w:eastAsia="Times New Roman"/>
          <w:sz w:val="24"/>
          <w:lang w:val="en-US"/>
        </w:rPr>
        <w:t>intahan mandiri</w:t>
      </w:r>
      <w:r w:rsidR="00386477" w:rsidRPr="00466519">
        <w:rPr>
          <w:rFonts w:eastAsia="Times New Roman"/>
          <w:sz w:val="24"/>
          <w:lang w:val="en-US"/>
        </w:rPr>
        <w:t xml:space="preserve"> berbasis Syariah Islam.</w:t>
      </w:r>
      <w:proofErr w:type="gramEnd"/>
      <w:r w:rsidR="00386477" w:rsidRPr="00466519">
        <w:rPr>
          <w:rFonts w:eastAsia="Times New Roman"/>
          <w:sz w:val="24"/>
          <w:lang w:val="en-US"/>
        </w:rPr>
        <w:t xml:space="preserve"> Tuntutan kemudian melewati siklus konversi untuk menghasilkan </w:t>
      </w:r>
      <w:r w:rsidR="00386477" w:rsidRPr="00466519">
        <w:rPr>
          <w:rFonts w:eastAsia="Times New Roman"/>
          <w:i/>
          <w:sz w:val="24"/>
          <w:lang w:val="en-US"/>
        </w:rPr>
        <w:t>input</w:t>
      </w:r>
      <w:r w:rsidR="00386477" w:rsidRPr="00466519">
        <w:rPr>
          <w:rFonts w:eastAsia="Times New Roman"/>
          <w:sz w:val="24"/>
          <w:lang w:val="en-US"/>
        </w:rPr>
        <w:t xml:space="preserve"> dalam bentuk kebijakan publik berbentuk Qanun Syariah Islam. </w:t>
      </w:r>
      <w:proofErr w:type="gramStart"/>
      <w:r w:rsidR="00386477" w:rsidRPr="00466519">
        <w:rPr>
          <w:rFonts w:eastAsia="Times New Roman"/>
          <w:sz w:val="24"/>
          <w:lang w:val="en-US"/>
        </w:rPr>
        <w:t xml:space="preserve">Kehadiran qanun sebagai kebijakan publik akhirnya memberikan </w:t>
      </w:r>
      <w:r w:rsidR="00386477" w:rsidRPr="00466519">
        <w:rPr>
          <w:rFonts w:eastAsia="Times New Roman"/>
          <w:i/>
          <w:sz w:val="24"/>
          <w:lang w:val="en-US"/>
        </w:rPr>
        <w:t>feedback</w:t>
      </w:r>
      <w:r w:rsidR="00386477" w:rsidRPr="00466519">
        <w:rPr>
          <w:rFonts w:eastAsia="Times New Roman"/>
          <w:sz w:val="24"/>
          <w:lang w:val="en-US"/>
        </w:rPr>
        <w:t xml:space="preserve"> bagi pemerintah pusat dalam bentuk dukungan yang semakin besar dari rakyat Aceh.</w:t>
      </w:r>
      <w:proofErr w:type="gramEnd"/>
      <w:r w:rsidR="006347CD" w:rsidRPr="00466519">
        <w:rPr>
          <w:rFonts w:eastAsia="Times New Roman"/>
          <w:sz w:val="24"/>
          <w:lang w:val="en-US"/>
        </w:rPr>
        <w:t xml:space="preserve"> </w:t>
      </w:r>
      <w:proofErr w:type="gramStart"/>
      <w:r w:rsidR="006347CD" w:rsidRPr="00466519">
        <w:rPr>
          <w:rFonts w:eastAsia="Times New Roman"/>
          <w:sz w:val="24"/>
          <w:lang w:val="en-US"/>
        </w:rPr>
        <w:t xml:space="preserve">Aceh </w:t>
      </w:r>
      <w:r w:rsidR="00386477" w:rsidRPr="00466519">
        <w:rPr>
          <w:rFonts w:eastAsia="Times New Roman"/>
          <w:sz w:val="24"/>
          <w:lang w:val="en-US"/>
        </w:rPr>
        <w:t>telah frustrasi oleh pemerintah Indonesia berkali-kali.</w:t>
      </w:r>
      <w:proofErr w:type="gramEnd"/>
      <w:r w:rsidR="00386477" w:rsidRPr="00466519">
        <w:rPr>
          <w:rFonts w:eastAsia="Times New Roman"/>
          <w:sz w:val="24"/>
          <w:lang w:val="en-US"/>
        </w:rPr>
        <w:t xml:space="preserve"> </w:t>
      </w:r>
      <w:proofErr w:type="gramStart"/>
      <w:r w:rsidR="00386477" w:rsidRPr="00466519">
        <w:rPr>
          <w:rFonts w:eastAsia="Times New Roman"/>
          <w:sz w:val="24"/>
          <w:lang w:val="en-US"/>
        </w:rPr>
        <w:t>Janji Sukarno untuk menciptakan negara Islam dan memberi Aceh kesempatan untuk menegakkan pemerintahan berbasis Islam tidak ditegak</w:t>
      </w:r>
      <w:r w:rsidR="001C1024" w:rsidRPr="00466519">
        <w:rPr>
          <w:rFonts w:eastAsia="Times New Roman"/>
          <w:sz w:val="24"/>
          <w:lang w:val="en-US"/>
        </w:rPr>
        <w:t>kan terjadinya</w:t>
      </w:r>
      <w:r w:rsidR="00386477" w:rsidRPr="00466519">
        <w:rPr>
          <w:rFonts w:eastAsia="Times New Roman"/>
          <w:sz w:val="24"/>
          <w:lang w:val="en-US"/>
        </w:rPr>
        <w:t xml:space="preserve"> pemberontakan Daud Breueh muncul.</w:t>
      </w:r>
      <w:proofErr w:type="gramEnd"/>
      <w:r w:rsidR="001F38EB" w:rsidRPr="00466519">
        <w:rPr>
          <w:sz w:val="24"/>
        </w:rPr>
        <w:t xml:space="preserve"> </w:t>
      </w:r>
      <w:proofErr w:type="gramStart"/>
      <w:r w:rsidR="001F38EB" w:rsidRPr="00466519">
        <w:rPr>
          <w:rFonts w:eastAsia="Times New Roman"/>
          <w:sz w:val="24"/>
          <w:lang w:val="en-US"/>
        </w:rPr>
        <w:t>Setelah Soekarno digantikan oleh beberapa presiden lainnya, keinginan rakyat Aceh untuk menerapkan pemerintahan yang berdasarkan Syariah Islam belum sepenuhnya terpenuhi.</w:t>
      </w:r>
      <w:proofErr w:type="gramEnd"/>
      <w:r w:rsidR="001F38EB" w:rsidRPr="00466519">
        <w:rPr>
          <w:rFonts w:eastAsia="Times New Roman"/>
          <w:sz w:val="24"/>
          <w:lang w:val="en-US"/>
        </w:rPr>
        <w:t xml:space="preserve"> </w:t>
      </w:r>
      <w:proofErr w:type="gramStart"/>
      <w:r w:rsidR="001F38EB" w:rsidRPr="00466519">
        <w:rPr>
          <w:rFonts w:eastAsia="Times New Roman"/>
          <w:sz w:val="24"/>
          <w:lang w:val="en-US"/>
        </w:rPr>
        <w:t>Dengan demikian, ketegangan yang ada antara Aceh dan pemerintah Indonesia dapat dihilangkan karena telah disahkan penerapan Qanun Syariah Islam pada tahun 2006.</w:t>
      </w:r>
      <w:proofErr w:type="gramEnd"/>
    </w:p>
    <w:p w14:paraId="2CF1F68E" w14:textId="77777777" w:rsidR="00480D6A" w:rsidRDefault="00480D6A" w:rsidP="004F715C">
      <w:pPr>
        <w:spacing w:line="360" w:lineRule="auto"/>
        <w:ind w:firstLine="0"/>
        <w:rPr>
          <w:rFonts w:eastAsia="Times New Roman"/>
          <w:sz w:val="24"/>
          <w:lang w:val="en-US"/>
        </w:rPr>
      </w:pPr>
    </w:p>
    <w:p w14:paraId="598C6D84" w14:textId="77777777" w:rsidR="00480D6A" w:rsidRPr="00480D6A" w:rsidRDefault="00480D6A" w:rsidP="004F715C">
      <w:pPr>
        <w:spacing w:line="360" w:lineRule="auto"/>
        <w:ind w:firstLine="0"/>
        <w:rPr>
          <w:rFonts w:eastAsia="Times New Roman"/>
          <w:sz w:val="24"/>
          <w:lang w:val="en-US"/>
        </w:rPr>
      </w:pPr>
    </w:p>
    <w:p w14:paraId="0B967A74" w14:textId="77777777" w:rsidR="001F38EB" w:rsidRPr="00466519" w:rsidRDefault="001F38EB" w:rsidP="004F715C">
      <w:pPr>
        <w:spacing w:line="360" w:lineRule="auto"/>
        <w:ind w:firstLine="0"/>
        <w:rPr>
          <w:rFonts w:eastAsia="Times New Roman"/>
          <w:b/>
          <w:sz w:val="24"/>
          <w:lang w:val="en-US"/>
        </w:rPr>
      </w:pPr>
      <w:r w:rsidRPr="00466519">
        <w:rPr>
          <w:rFonts w:eastAsia="Times New Roman"/>
          <w:b/>
          <w:sz w:val="24"/>
          <w:lang w:val="en-US"/>
        </w:rPr>
        <w:lastRenderedPageBreak/>
        <w:t xml:space="preserve">Dukungan Qanun Syariat </w:t>
      </w:r>
      <w:proofErr w:type="gramStart"/>
      <w:r w:rsidRPr="00466519">
        <w:rPr>
          <w:rFonts w:eastAsia="Times New Roman"/>
          <w:b/>
          <w:sz w:val="24"/>
          <w:lang w:val="en-US"/>
        </w:rPr>
        <w:t>islam</w:t>
      </w:r>
      <w:proofErr w:type="gramEnd"/>
    </w:p>
    <w:p w14:paraId="21AD3DFD" w14:textId="77777777" w:rsidR="00316329" w:rsidRPr="00466519" w:rsidRDefault="001478E6" w:rsidP="004F715C">
      <w:pPr>
        <w:spacing w:line="360" w:lineRule="auto"/>
        <w:ind w:firstLine="720"/>
        <w:rPr>
          <w:rFonts w:eastAsia="Times New Roman"/>
          <w:sz w:val="24"/>
          <w:lang w:val="en-US"/>
        </w:rPr>
      </w:pPr>
      <w:r w:rsidRPr="00466519">
        <w:rPr>
          <w:rFonts w:eastAsia="Times New Roman"/>
          <w:sz w:val="24"/>
          <w:lang w:val="en-US"/>
        </w:rPr>
        <w:t xml:space="preserve">Sejarah kelahiran Qanun Syariah Islam di atas mencerminkan proses panjang Aceh untuk mendapatkan hak sah dalam menerapkan Syariah Islam. </w:t>
      </w:r>
      <w:proofErr w:type="gramStart"/>
      <w:r w:rsidRPr="00466519">
        <w:rPr>
          <w:rFonts w:eastAsia="Times New Roman"/>
          <w:sz w:val="24"/>
          <w:lang w:val="en-US"/>
        </w:rPr>
        <w:t>Setelah Qanun diratifikasi pada tahun 2006, ada harapan bahwa semua warga Aceh harus merangkul qanun ini karena sudah lama sejalan dengan cita-cita masyarakat.</w:t>
      </w:r>
      <w:proofErr w:type="gramEnd"/>
      <w:r w:rsidRPr="00466519">
        <w:rPr>
          <w:rFonts w:eastAsia="Times New Roman"/>
          <w:sz w:val="24"/>
          <w:lang w:val="en-US"/>
        </w:rPr>
        <w:t xml:space="preserve"> </w:t>
      </w:r>
      <w:proofErr w:type="gramStart"/>
      <w:r w:rsidRPr="00466519">
        <w:rPr>
          <w:rFonts w:eastAsia="Times New Roman"/>
          <w:sz w:val="24"/>
          <w:lang w:val="en-US"/>
        </w:rPr>
        <w:t>Namun ternyata beragam orang memiliki respons berbeda.</w:t>
      </w:r>
      <w:proofErr w:type="gramEnd"/>
      <w:r w:rsidRPr="00466519">
        <w:rPr>
          <w:rFonts w:eastAsia="Times New Roman"/>
          <w:sz w:val="24"/>
          <w:lang w:val="en-US"/>
        </w:rPr>
        <w:t xml:space="preserve"> </w:t>
      </w:r>
      <w:proofErr w:type="gramStart"/>
      <w:r w:rsidRPr="00466519">
        <w:rPr>
          <w:rFonts w:eastAsia="Times New Roman"/>
          <w:sz w:val="24"/>
          <w:lang w:val="en-US"/>
        </w:rPr>
        <w:t>Ada kelompok pendukung dan ada juga kelompok yang menolak penerapan Syariah Islam.</w:t>
      </w:r>
      <w:proofErr w:type="gramEnd"/>
      <w:r w:rsidRPr="00466519">
        <w:rPr>
          <w:rFonts w:eastAsia="Times New Roman"/>
          <w:sz w:val="24"/>
          <w:lang w:val="en-US"/>
        </w:rPr>
        <w:t xml:space="preserve"> Dukungan untuk Qanun Syariah </w:t>
      </w:r>
      <w:proofErr w:type="gramStart"/>
      <w:r w:rsidRPr="00466519">
        <w:rPr>
          <w:rFonts w:eastAsia="Times New Roman"/>
          <w:sz w:val="24"/>
          <w:lang w:val="en-US"/>
        </w:rPr>
        <w:t>Islam  didasarkan</w:t>
      </w:r>
      <w:proofErr w:type="gramEnd"/>
      <w:r w:rsidRPr="00466519">
        <w:rPr>
          <w:rFonts w:eastAsia="Times New Roman"/>
          <w:sz w:val="24"/>
          <w:lang w:val="en-US"/>
        </w:rPr>
        <w:t xml:space="preserve"> pada keinginan untuk mengembalikan kejayaan Islam seperti pada masa Iskandar Muda.</w:t>
      </w:r>
      <w:r w:rsidR="006347CD" w:rsidRPr="00466519">
        <w:rPr>
          <w:rFonts w:eastAsia="Times New Roman"/>
          <w:sz w:val="24"/>
          <w:lang w:val="en-US"/>
        </w:rPr>
        <w:t xml:space="preserve"> </w:t>
      </w:r>
      <w:proofErr w:type="gramStart"/>
      <w:r w:rsidR="00316329" w:rsidRPr="00466519">
        <w:rPr>
          <w:rFonts w:eastAsia="Times New Roman"/>
          <w:sz w:val="24"/>
          <w:lang w:val="en-US"/>
        </w:rPr>
        <w:t>Kejayaan itu disertai dengan stabilitas kehidupan masyarakat sebagai dampak dari tata kelola pemerintahan berbasis syariah Islam.</w:t>
      </w:r>
      <w:proofErr w:type="gramEnd"/>
      <w:r w:rsidR="00316329" w:rsidRPr="00466519">
        <w:rPr>
          <w:rFonts w:eastAsia="Times New Roman"/>
          <w:sz w:val="24"/>
          <w:lang w:val="en-US"/>
        </w:rPr>
        <w:t xml:space="preserve"> Meskipun kebanyakan orang tidak mengerti seperti </w:t>
      </w:r>
      <w:proofErr w:type="gramStart"/>
      <w:r w:rsidR="00316329" w:rsidRPr="00466519">
        <w:rPr>
          <w:rFonts w:eastAsia="Times New Roman"/>
          <w:sz w:val="24"/>
          <w:lang w:val="en-US"/>
        </w:rPr>
        <w:t>apa</w:t>
      </w:r>
      <w:proofErr w:type="gramEnd"/>
      <w:r w:rsidR="00316329" w:rsidRPr="00466519">
        <w:rPr>
          <w:rFonts w:eastAsia="Times New Roman"/>
          <w:sz w:val="24"/>
          <w:lang w:val="en-US"/>
        </w:rPr>
        <w:t xml:space="preserve"> Islam pada era Muda di Iskandar, Mereka mengklaim bahwa Islam pada saat itu adalah "Islam Kaffah" yang dapat memajukan berbagai aspek sosial kehidupan. </w:t>
      </w:r>
      <w:proofErr w:type="gramStart"/>
      <w:r w:rsidR="00316329" w:rsidRPr="00466519">
        <w:rPr>
          <w:rFonts w:eastAsia="Times New Roman"/>
          <w:sz w:val="24"/>
          <w:lang w:val="en-US"/>
        </w:rPr>
        <w:t>Ini juga merupakan motivasi yang jelas bagi kelompok yang mengadvokasi penerapan Syariah Islam.</w:t>
      </w:r>
      <w:proofErr w:type="gramEnd"/>
      <w:r w:rsidR="006347CD" w:rsidRPr="00466519">
        <w:rPr>
          <w:rFonts w:eastAsia="Times New Roman"/>
          <w:sz w:val="24"/>
          <w:lang w:val="en-US"/>
        </w:rPr>
        <w:t xml:space="preserve"> </w:t>
      </w:r>
      <w:proofErr w:type="gramStart"/>
      <w:r w:rsidR="00316329" w:rsidRPr="00466519">
        <w:rPr>
          <w:rFonts w:eastAsia="Times New Roman"/>
          <w:sz w:val="24"/>
          <w:lang w:val="en-US"/>
        </w:rPr>
        <w:t>Dukungan juga datang dari pemerintah Aceh sendiri, selain dari masyarakat.</w:t>
      </w:r>
      <w:proofErr w:type="gramEnd"/>
      <w:r w:rsidR="00316329" w:rsidRPr="00466519">
        <w:rPr>
          <w:rFonts w:eastAsia="Times New Roman"/>
          <w:sz w:val="24"/>
          <w:lang w:val="en-US"/>
        </w:rPr>
        <w:t xml:space="preserve"> Pemerintah Aceh membentuk Dinas Syariah Islam khusus untuk menangani penerapan Syariah Islam dilengkapi dengan polisi Syariah Islam dan Mahkamah Syariah</w:t>
      </w:r>
      <w:r w:rsidR="00B30BAB" w:rsidRPr="00466519">
        <w:rPr>
          <w:rFonts w:eastAsia="Times New Roman"/>
          <w:sz w:val="24"/>
          <w:lang w:val="en-US"/>
        </w:rPr>
        <w:t xml:space="preserve"> </w:t>
      </w:r>
      <w:r w:rsidR="00B30BAB" w:rsidRPr="00466519">
        <w:rPr>
          <w:rFonts w:eastAsia="Times New Roman"/>
          <w:sz w:val="24"/>
          <w:lang w:val="en-US"/>
        </w:rPr>
        <w:fldChar w:fldCharType="begin" w:fldLock="1"/>
      </w:r>
      <w:r w:rsidR="00B30BAB" w:rsidRPr="00466519">
        <w:rPr>
          <w:rFonts w:eastAsia="Times New Roman"/>
          <w:sz w:val="24"/>
          <w:lang w:val="en-US"/>
        </w:rPr>
        <w:instrText>ADDIN CSL_CITATION {"citationItems":[{"id":"ITEM-1","itemData":{"author":[{"dropping-particle":"","family":"Sadiqin","given":"Sehat Ihsan","non-dropping-particle":"","parse-names":false,"suffix":""}],"container-title":"Conference of islamic studies (ACIS).","id":"ITEM-1","issued":{"date-parts":[["2010"]]},"publisher-place":"Banjarmasin","title":"Islam dalam masyarakat Kosmopolit: Relevankah Islam dalam masyarakat aceh Untuk masyarakat Moden?.","type":"paper-conference"},"uris":["http://www.mendeley.com/documents/?uuid=aadc6c56-a594-4935-b51a-2939716d1284"]}],"mendeley":{"formattedCitation":"(Sadiqin, 2010)","plainTextFormattedCitation":"(Sadiqin, 2010)","previouslyFormattedCitation":"(Sadiqin, 2010)"},"properties":{"noteIndex":0},"schema":"https://github.com/citation-style-language/schema/raw/master/csl-citation.json"}</w:instrText>
      </w:r>
      <w:r w:rsidR="00B30BAB" w:rsidRPr="00466519">
        <w:rPr>
          <w:rFonts w:eastAsia="Times New Roman"/>
          <w:sz w:val="24"/>
          <w:lang w:val="en-US"/>
        </w:rPr>
        <w:fldChar w:fldCharType="separate"/>
      </w:r>
      <w:r w:rsidR="00B30BAB" w:rsidRPr="00466519">
        <w:rPr>
          <w:rFonts w:eastAsia="Times New Roman"/>
          <w:noProof/>
          <w:sz w:val="24"/>
          <w:lang w:val="en-US"/>
        </w:rPr>
        <w:t>(Sadiqin, 2010)</w:t>
      </w:r>
      <w:r w:rsidR="00B30BAB" w:rsidRPr="00466519">
        <w:rPr>
          <w:rFonts w:eastAsia="Times New Roman"/>
          <w:sz w:val="24"/>
          <w:lang w:val="en-US"/>
        </w:rPr>
        <w:fldChar w:fldCharType="end"/>
      </w:r>
      <w:r w:rsidR="00316329" w:rsidRPr="00466519">
        <w:rPr>
          <w:rFonts w:eastAsia="Times New Roman"/>
          <w:sz w:val="24"/>
          <w:lang w:val="en-US"/>
        </w:rPr>
        <w:t xml:space="preserve">. Lembaga </w:t>
      </w:r>
      <w:proofErr w:type="gramStart"/>
      <w:r w:rsidR="00316329" w:rsidRPr="00466519">
        <w:rPr>
          <w:rFonts w:eastAsia="Times New Roman"/>
          <w:sz w:val="24"/>
          <w:lang w:val="en-US"/>
        </w:rPr>
        <w:t>lain</w:t>
      </w:r>
      <w:proofErr w:type="gramEnd"/>
      <w:r w:rsidR="00316329" w:rsidRPr="00466519">
        <w:rPr>
          <w:rFonts w:eastAsia="Times New Roman"/>
          <w:sz w:val="24"/>
          <w:lang w:val="en-US"/>
        </w:rPr>
        <w:t xml:space="preserve"> yang sepenuhnya mendukung Syariah Islam termasuk Majelis Permusyawaratan Ulama (MPU),</w:t>
      </w:r>
      <w:r w:rsidR="006347CD" w:rsidRPr="00466519">
        <w:rPr>
          <w:rFonts w:eastAsia="Times New Roman"/>
          <w:sz w:val="24"/>
          <w:lang w:val="en-US"/>
        </w:rPr>
        <w:t xml:space="preserve"> </w:t>
      </w:r>
      <w:r w:rsidR="00316329" w:rsidRPr="00466519">
        <w:rPr>
          <w:rFonts w:eastAsia="Times New Roman"/>
          <w:sz w:val="24"/>
          <w:lang w:val="en-US"/>
        </w:rPr>
        <w:t xml:space="preserve">Institusi-Institusi ulama seperti Inshafuddin, Asosiasi </w:t>
      </w:r>
      <w:r w:rsidR="00316329" w:rsidRPr="00466519">
        <w:rPr>
          <w:rFonts w:eastAsia="Times New Roman"/>
          <w:sz w:val="24"/>
          <w:lang w:val="en-US"/>
        </w:rPr>
        <w:lastRenderedPageBreak/>
        <w:t>Ulama Dayah Aceh (HUDA), Majelis Ulama Nanggroe Aceh (MUNA) dan banyak institusi ulama lainnya. Di Aceh, dukungan diterima seluruhnya dari lembaga pendidikan oleh pesantren, lembaga penelitian, dan organisasi keagamaan lainnya</w:t>
      </w:r>
      <w:r w:rsidR="0085514C" w:rsidRPr="00466519">
        <w:rPr>
          <w:rFonts w:eastAsia="Times New Roman"/>
          <w:sz w:val="24"/>
          <w:lang w:val="en-US"/>
        </w:rPr>
        <w:t xml:space="preserve"> </w:t>
      </w:r>
      <w:r w:rsidR="0085514C" w:rsidRPr="00466519">
        <w:rPr>
          <w:rFonts w:eastAsia="Times New Roman"/>
          <w:sz w:val="24"/>
          <w:lang w:val="en-US"/>
        </w:rPr>
        <w:fldChar w:fldCharType="begin" w:fldLock="1"/>
      </w:r>
      <w:r w:rsidR="00B30BAB" w:rsidRPr="00466519">
        <w:rPr>
          <w:rFonts w:eastAsia="Times New Roman"/>
          <w:sz w:val="24"/>
          <w:lang w:val="en-US"/>
        </w:rPr>
        <w:instrText>ADDIN CSL_CITATION {"citationItems":[{"id":"ITEM-1","itemData":{"author":[{"dropping-particle":"","family":"Salim","given":"Arskal.","non-dropping-particle":"","parse-names":false,"suffix":""}],"id":"ITEM-1","issued":{"date-parts":[["0"]]},"publisher":": University of Hawaii Press.","publisher-place":"Honolulu","title":"Challenging the Secular State, The Islamization of Law in Modern Indonesia","type":"book"},"uris":["http://www.mendeley.com/documents/?uuid=debeb619-d023-4184-848f-cdecf52b955f"]}],"mendeley":{"formattedCitation":"(Salim, n.d.)","manualFormatting":"(Salim, n.d. 2010)","plainTextFormattedCitation":"(Salim, n.d.)","previouslyFormattedCitation":"(Salim, n.d.)"},"properties":{"noteIndex":0},"schema":"https://github.com/citation-style-language/schema/raw/master/csl-citation.json"}</w:instrText>
      </w:r>
      <w:r w:rsidR="0085514C" w:rsidRPr="00466519">
        <w:rPr>
          <w:rFonts w:eastAsia="Times New Roman"/>
          <w:sz w:val="24"/>
          <w:lang w:val="en-US"/>
        </w:rPr>
        <w:fldChar w:fldCharType="separate"/>
      </w:r>
      <w:r w:rsidR="0085514C" w:rsidRPr="00466519">
        <w:rPr>
          <w:rFonts w:eastAsia="Times New Roman"/>
          <w:noProof/>
          <w:sz w:val="24"/>
          <w:lang w:val="en-US"/>
        </w:rPr>
        <w:t>(Salim, n.d. 2010)</w:t>
      </w:r>
      <w:r w:rsidR="0085514C" w:rsidRPr="00466519">
        <w:rPr>
          <w:rFonts w:eastAsia="Times New Roman"/>
          <w:sz w:val="24"/>
          <w:lang w:val="en-US"/>
        </w:rPr>
        <w:fldChar w:fldCharType="end"/>
      </w:r>
    </w:p>
    <w:p w14:paraId="0E2FDAC5" w14:textId="77777777" w:rsidR="00316329" w:rsidRPr="00466519" w:rsidRDefault="00316329" w:rsidP="004F715C">
      <w:pPr>
        <w:spacing w:line="360" w:lineRule="auto"/>
        <w:ind w:firstLine="720"/>
        <w:rPr>
          <w:rFonts w:eastAsia="Times New Roman"/>
          <w:sz w:val="24"/>
          <w:lang w:val="en-US"/>
        </w:rPr>
      </w:pPr>
    </w:p>
    <w:p w14:paraId="5CE87275" w14:textId="615D0DA3" w:rsidR="00316329" w:rsidRPr="00466519" w:rsidRDefault="00316329" w:rsidP="004F715C">
      <w:pPr>
        <w:spacing w:line="360" w:lineRule="auto"/>
        <w:ind w:firstLine="0"/>
        <w:rPr>
          <w:b/>
          <w:sz w:val="24"/>
          <w:shd w:val="clear" w:color="auto" w:fill="FFFFFF"/>
        </w:rPr>
      </w:pPr>
      <w:r w:rsidRPr="00466519">
        <w:rPr>
          <w:b/>
          <w:sz w:val="24"/>
          <w:shd w:val="clear" w:color="auto" w:fill="FFFFFF"/>
        </w:rPr>
        <w:t xml:space="preserve">Penolakan </w:t>
      </w:r>
      <w:r w:rsidR="00BC39A1" w:rsidRPr="00466519">
        <w:rPr>
          <w:b/>
          <w:sz w:val="24"/>
          <w:shd w:val="clear" w:color="auto" w:fill="FFFFFF"/>
          <w:lang w:val="en-US"/>
        </w:rPr>
        <w:t>t</w:t>
      </w:r>
      <w:r w:rsidRPr="00466519">
        <w:rPr>
          <w:b/>
          <w:sz w:val="24"/>
          <w:shd w:val="clear" w:color="auto" w:fill="FFFFFF"/>
        </w:rPr>
        <w:t>erhadap Qanun Syariat Islam</w:t>
      </w:r>
    </w:p>
    <w:p w14:paraId="5C7BE9DD" w14:textId="77777777" w:rsidR="00F761E0" w:rsidRPr="00466519" w:rsidRDefault="0046115D" w:rsidP="004F715C">
      <w:pPr>
        <w:spacing w:line="360" w:lineRule="auto"/>
        <w:ind w:firstLine="720"/>
        <w:rPr>
          <w:rFonts w:eastAsia="Times New Roman"/>
          <w:sz w:val="24"/>
          <w:lang w:val="en-US"/>
        </w:rPr>
      </w:pPr>
      <w:proofErr w:type="gramStart"/>
      <w:r w:rsidRPr="00466519">
        <w:rPr>
          <w:rFonts w:eastAsia="Times New Roman"/>
          <w:sz w:val="24"/>
          <w:lang w:val="en-US"/>
        </w:rPr>
        <w:t>Selain kelompok pendukung, ada juga kelompok yang menolak keras penerapan Qanun Syariah.</w:t>
      </w:r>
      <w:proofErr w:type="gramEnd"/>
      <w:r w:rsidRPr="00466519">
        <w:rPr>
          <w:rFonts w:eastAsia="Times New Roman"/>
          <w:sz w:val="24"/>
          <w:lang w:val="en-US"/>
        </w:rPr>
        <w:t xml:space="preserve"> </w:t>
      </w:r>
      <w:proofErr w:type="gramStart"/>
      <w:r w:rsidRPr="00466519">
        <w:rPr>
          <w:rFonts w:eastAsia="Times New Roman"/>
          <w:sz w:val="24"/>
          <w:lang w:val="en-US"/>
        </w:rPr>
        <w:t>Beberapa kelompok masyarakat memiliki pandangan yang berbeda ketika menerapkan qanun di Aceh.</w:t>
      </w:r>
      <w:proofErr w:type="gramEnd"/>
      <w:r w:rsidRPr="00466519">
        <w:rPr>
          <w:rFonts w:eastAsia="Times New Roman"/>
          <w:sz w:val="24"/>
          <w:lang w:val="en-US"/>
        </w:rPr>
        <w:t xml:space="preserve"> </w:t>
      </w:r>
      <w:proofErr w:type="gramStart"/>
      <w:r w:rsidRPr="00466519">
        <w:rPr>
          <w:rFonts w:eastAsia="Times New Roman"/>
          <w:sz w:val="24"/>
          <w:lang w:val="en-US"/>
        </w:rPr>
        <w:t>Kelompok yang menentang penerapan qanun terdiri dari berbagai akademisi di universitas-universitas di Aceh, serta LSM yang bekerja di bidang HAM dan isu-isu perempuan.</w:t>
      </w:r>
      <w:proofErr w:type="gramEnd"/>
      <w:r w:rsidRPr="00466519">
        <w:rPr>
          <w:rFonts w:eastAsia="Times New Roman"/>
          <w:sz w:val="24"/>
          <w:lang w:val="en-US"/>
        </w:rPr>
        <w:t xml:space="preserve"> </w:t>
      </w:r>
      <w:proofErr w:type="gramStart"/>
      <w:r w:rsidRPr="00466519">
        <w:rPr>
          <w:rFonts w:eastAsia="Times New Roman"/>
          <w:sz w:val="24"/>
          <w:lang w:val="en-US"/>
        </w:rPr>
        <w:t>kelompok</w:t>
      </w:r>
      <w:proofErr w:type="gramEnd"/>
      <w:r w:rsidRPr="00466519">
        <w:rPr>
          <w:rFonts w:eastAsia="Times New Roman"/>
          <w:sz w:val="24"/>
          <w:lang w:val="en-US"/>
        </w:rPr>
        <w:t xml:space="preserve"> ini tidak menentang Syariah Islam yang diterapkan di Aceh. </w:t>
      </w:r>
      <w:proofErr w:type="gramStart"/>
      <w:r w:rsidRPr="00466519">
        <w:rPr>
          <w:rFonts w:eastAsia="Times New Roman"/>
          <w:sz w:val="24"/>
          <w:lang w:val="en-US"/>
        </w:rPr>
        <w:t xml:space="preserve">Melainkan mengkritik keras isi qanun </w:t>
      </w:r>
      <w:r w:rsidR="008A1572" w:rsidRPr="00466519">
        <w:rPr>
          <w:rFonts w:eastAsia="Times New Roman"/>
          <w:sz w:val="24"/>
          <w:lang w:val="en-US"/>
        </w:rPr>
        <w:t>yang dianggap tidak menyeluruh</w:t>
      </w:r>
      <w:r w:rsidRPr="00466519">
        <w:rPr>
          <w:rFonts w:eastAsia="Times New Roman"/>
          <w:sz w:val="24"/>
          <w:lang w:val="en-US"/>
        </w:rPr>
        <w:t xml:space="preserve"> dan juga mengecam sistem penerapan qanun yang dianggap sangat diskriminatif.</w:t>
      </w:r>
      <w:proofErr w:type="gramEnd"/>
      <w:r w:rsidR="006347CD" w:rsidRPr="00466519">
        <w:rPr>
          <w:rFonts w:eastAsia="Times New Roman"/>
          <w:sz w:val="24"/>
          <w:lang w:val="en-US"/>
        </w:rPr>
        <w:t xml:space="preserve"> </w:t>
      </w:r>
      <w:proofErr w:type="gramStart"/>
      <w:r w:rsidRPr="00466519">
        <w:rPr>
          <w:rFonts w:eastAsia="Times New Roman"/>
          <w:sz w:val="24"/>
          <w:lang w:val="en-US"/>
        </w:rPr>
        <w:t>Adapun isi qanun, kelompok-kelompok yang menentang hal ini disebabkan</w:t>
      </w:r>
      <w:r w:rsidR="00F761E0" w:rsidRPr="00466519">
        <w:rPr>
          <w:rFonts w:eastAsia="Times New Roman"/>
          <w:sz w:val="24"/>
          <w:lang w:val="en-US"/>
        </w:rPr>
        <w:t xml:space="preserve"> penerapan Qanun Syariah Islam saat ini telah</w:t>
      </w:r>
      <w:r w:rsidRPr="00466519">
        <w:rPr>
          <w:rFonts w:eastAsia="Times New Roman"/>
          <w:sz w:val="24"/>
          <w:lang w:val="en-US"/>
        </w:rPr>
        <w:t xml:space="preserve"> melamp</w:t>
      </w:r>
      <w:r w:rsidR="00F761E0" w:rsidRPr="00466519">
        <w:rPr>
          <w:rFonts w:eastAsia="Times New Roman"/>
          <w:sz w:val="24"/>
          <w:lang w:val="en-US"/>
        </w:rPr>
        <w:t>aui hukum nasional negara.</w:t>
      </w:r>
      <w:proofErr w:type="gramEnd"/>
      <w:r w:rsidR="00F761E0" w:rsidRPr="00466519">
        <w:rPr>
          <w:rFonts w:eastAsia="Times New Roman"/>
          <w:sz w:val="24"/>
          <w:lang w:val="en-US"/>
        </w:rPr>
        <w:t xml:space="preserve"> </w:t>
      </w:r>
      <w:proofErr w:type="gramStart"/>
      <w:r w:rsidRPr="00466519">
        <w:rPr>
          <w:rFonts w:eastAsia="Times New Roman"/>
          <w:sz w:val="24"/>
          <w:lang w:val="en-US"/>
        </w:rPr>
        <w:t>Mereka percaya bahwa qanun menyebabkan terjadinya dualisme hukum negara.</w:t>
      </w:r>
      <w:proofErr w:type="gramEnd"/>
      <w:r w:rsidR="00F761E0" w:rsidRPr="00466519">
        <w:rPr>
          <w:rFonts w:eastAsia="Times New Roman"/>
          <w:sz w:val="24"/>
          <w:lang w:val="en-US"/>
        </w:rPr>
        <w:t xml:space="preserve"> </w:t>
      </w:r>
      <w:proofErr w:type="gramStart"/>
      <w:r w:rsidR="00F761E0" w:rsidRPr="00466519">
        <w:rPr>
          <w:rFonts w:eastAsia="Times New Roman"/>
          <w:sz w:val="24"/>
          <w:lang w:val="en-US"/>
        </w:rPr>
        <w:t>Artinya, Aceh seharusnya Aceh melaksanakan dua aturan, yaitu hukum qanun dan</w:t>
      </w:r>
      <w:r w:rsidR="008A1572" w:rsidRPr="00466519">
        <w:rPr>
          <w:rFonts w:eastAsia="Times New Roman"/>
          <w:sz w:val="24"/>
          <w:lang w:val="en-US"/>
        </w:rPr>
        <w:t xml:space="preserve"> hukum negara Indonesia.</w:t>
      </w:r>
      <w:proofErr w:type="gramEnd"/>
      <w:r w:rsidR="008A1572" w:rsidRPr="00466519">
        <w:rPr>
          <w:rFonts w:eastAsia="Times New Roman"/>
          <w:sz w:val="24"/>
          <w:lang w:val="en-US"/>
        </w:rPr>
        <w:t xml:space="preserve"> </w:t>
      </w:r>
      <w:proofErr w:type="gramStart"/>
      <w:r w:rsidR="008A1572" w:rsidRPr="00466519">
        <w:rPr>
          <w:rFonts w:eastAsia="Times New Roman"/>
          <w:sz w:val="24"/>
          <w:lang w:val="en-US"/>
        </w:rPr>
        <w:t>Pendapat</w:t>
      </w:r>
      <w:r w:rsidR="00F761E0" w:rsidRPr="00466519">
        <w:rPr>
          <w:rFonts w:eastAsia="Times New Roman"/>
          <w:sz w:val="24"/>
          <w:lang w:val="en-US"/>
        </w:rPr>
        <w:t xml:space="preserve"> kelompok ini, Aceh seharusnya menerapkan hukum nasional</w:t>
      </w:r>
      <w:r w:rsidR="008A1572" w:rsidRPr="00466519">
        <w:rPr>
          <w:rFonts w:eastAsia="Times New Roman"/>
          <w:sz w:val="24"/>
          <w:lang w:val="en-US"/>
        </w:rPr>
        <w:t xml:space="preserve"> sebagai landasan sebab</w:t>
      </w:r>
      <w:r w:rsidR="00F761E0" w:rsidRPr="00466519">
        <w:rPr>
          <w:rFonts w:eastAsia="Times New Roman"/>
          <w:sz w:val="24"/>
          <w:lang w:val="en-US"/>
        </w:rPr>
        <w:t xml:space="preserve"> berada di wilayah Indonesia.</w:t>
      </w:r>
      <w:proofErr w:type="gramEnd"/>
    </w:p>
    <w:p w14:paraId="3EEBEEE4" w14:textId="77777777" w:rsidR="00A14C7B" w:rsidRPr="00466519" w:rsidRDefault="008A1572" w:rsidP="004F715C">
      <w:pPr>
        <w:spacing w:line="360" w:lineRule="auto"/>
        <w:ind w:firstLine="720"/>
        <w:rPr>
          <w:rFonts w:eastAsia="Times New Roman"/>
          <w:sz w:val="24"/>
          <w:lang w:val="en-US"/>
        </w:rPr>
      </w:pPr>
      <w:proofErr w:type="gramStart"/>
      <w:r w:rsidRPr="00466519">
        <w:rPr>
          <w:rFonts w:eastAsia="Times New Roman"/>
          <w:sz w:val="24"/>
          <w:lang w:val="en-US"/>
        </w:rPr>
        <w:t xml:space="preserve">Kelompok ini juga mengkritik materi </w:t>
      </w:r>
      <w:r w:rsidR="00F761E0" w:rsidRPr="00466519">
        <w:rPr>
          <w:rFonts w:eastAsia="Times New Roman"/>
          <w:sz w:val="24"/>
          <w:lang w:val="en-US"/>
        </w:rPr>
        <w:t>Qanun Syariah Islam</w:t>
      </w:r>
      <w:r w:rsidR="00B0799B" w:rsidRPr="00466519">
        <w:rPr>
          <w:rFonts w:eastAsia="Times New Roman"/>
          <w:sz w:val="24"/>
          <w:lang w:val="en-US"/>
        </w:rPr>
        <w:t xml:space="preserve"> yang</w:t>
      </w:r>
      <w:r w:rsidR="00F761E0" w:rsidRPr="00466519">
        <w:rPr>
          <w:rFonts w:eastAsia="Times New Roman"/>
          <w:sz w:val="24"/>
          <w:lang w:val="en-US"/>
        </w:rPr>
        <w:t xml:space="preserve"> bertentangan</w:t>
      </w:r>
      <w:r w:rsidRPr="00466519">
        <w:rPr>
          <w:rFonts w:eastAsia="Times New Roman"/>
          <w:sz w:val="24"/>
          <w:lang w:val="en-US"/>
        </w:rPr>
        <w:t xml:space="preserve"> dengan </w:t>
      </w:r>
      <w:r w:rsidRPr="00466519">
        <w:rPr>
          <w:rFonts w:eastAsia="Times New Roman"/>
          <w:sz w:val="24"/>
          <w:lang w:val="en-US"/>
        </w:rPr>
        <w:lastRenderedPageBreak/>
        <w:t>hak asasi manusia.</w:t>
      </w:r>
      <w:proofErr w:type="gramEnd"/>
      <w:r w:rsidRPr="00466519">
        <w:rPr>
          <w:rFonts w:eastAsia="Times New Roman"/>
          <w:sz w:val="24"/>
          <w:lang w:val="en-US"/>
        </w:rPr>
        <w:t xml:space="preserve"> </w:t>
      </w:r>
      <w:proofErr w:type="gramStart"/>
      <w:r w:rsidRPr="00466519">
        <w:rPr>
          <w:rFonts w:eastAsia="Times New Roman"/>
          <w:sz w:val="24"/>
          <w:lang w:val="en-US"/>
        </w:rPr>
        <w:t>Contohnya</w:t>
      </w:r>
      <w:r w:rsidR="00F761E0" w:rsidRPr="00466519">
        <w:rPr>
          <w:rFonts w:eastAsia="Times New Roman"/>
          <w:sz w:val="24"/>
          <w:lang w:val="en-US"/>
        </w:rPr>
        <w:t xml:space="preserve"> tentang menerapkan hukuman cambuk pada orang yang melakukan perzinaan dan perjudian.</w:t>
      </w:r>
      <w:proofErr w:type="gramEnd"/>
      <w:r w:rsidR="006347CD" w:rsidRPr="00466519">
        <w:rPr>
          <w:rFonts w:eastAsia="Times New Roman"/>
          <w:sz w:val="24"/>
          <w:lang w:val="en-US"/>
        </w:rPr>
        <w:t xml:space="preserve"> </w:t>
      </w:r>
      <w:proofErr w:type="gramStart"/>
      <w:r w:rsidR="00B0799B" w:rsidRPr="00466519">
        <w:rPr>
          <w:rFonts w:eastAsia="Times New Roman"/>
          <w:sz w:val="24"/>
          <w:lang w:val="en-US"/>
        </w:rPr>
        <w:t>Yang diatur dalam Qanun Hukum Jinayat No.6 tahun 2014.</w:t>
      </w:r>
      <w:proofErr w:type="gramEnd"/>
      <w:r w:rsidR="00B0799B" w:rsidRPr="00466519">
        <w:rPr>
          <w:rFonts w:eastAsia="Times New Roman"/>
          <w:sz w:val="24"/>
          <w:lang w:val="en-US"/>
        </w:rPr>
        <w:t xml:space="preserve"> Sebelumnya, Qanun Jinayat hanya membahas tiga masalah, yaitu: maisir (perjudian), khamar (minum minuman keras), dan khalwat (yang tidak muhrim</w:t>
      </w:r>
      <w:r w:rsidR="006347CD" w:rsidRPr="00466519">
        <w:rPr>
          <w:rFonts w:eastAsia="Times New Roman"/>
          <w:sz w:val="24"/>
          <w:lang w:val="en-US"/>
        </w:rPr>
        <w:t xml:space="preserve"> bersamaan dengan lawan jenis). </w:t>
      </w:r>
      <w:proofErr w:type="gramStart"/>
      <w:r w:rsidR="00A14C7B" w:rsidRPr="00466519">
        <w:rPr>
          <w:rFonts w:eastAsia="Times New Roman"/>
          <w:sz w:val="24"/>
          <w:lang w:val="en-US"/>
        </w:rPr>
        <w:t>Namun, bentuk pidana dari Qanun No. 6 tahun 2014 tentang Hukum Jinayat kini telah diperluas.</w:t>
      </w:r>
      <w:proofErr w:type="gramEnd"/>
      <w:r w:rsidR="00A14C7B" w:rsidRPr="00466519">
        <w:rPr>
          <w:rFonts w:eastAsia="Times New Roman"/>
          <w:sz w:val="24"/>
          <w:lang w:val="en-US"/>
        </w:rPr>
        <w:t xml:space="preserve"> Sekarang mengatur tidak hanya maisir, khamar dan khalwat tetapi juga ikhtilat (bercinta antara dua orang yang bukan suami dan istri), perzinaan, pelecehan seksual, qadzaf (menuduh orang lain dari perzinaan yang belum terbukti), liwath (homoseksual), musahaqah dan pemerkosaan.</w:t>
      </w:r>
      <w:r w:rsidR="006347CD" w:rsidRPr="00466519">
        <w:rPr>
          <w:rFonts w:eastAsia="Times New Roman"/>
          <w:sz w:val="24"/>
          <w:lang w:val="en-US"/>
        </w:rPr>
        <w:t xml:space="preserve"> </w:t>
      </w:r>
      <w:r w:rsidR="00A14C7B" w:rsidRPr="00466519">
        <w:rPr>
          <w:rFonts w:eastAsia="Times New Roman"/>
          <w:sz w:val="24"/>
          <w:lang w:val="en-US"/>
        </w:rPr>
        <w:t xml:space="preserve">Pasal 33 ayat 1 dari Bagian Kelima menentukan bahwa siapa pun yang dengan sengaja melakukan Perzinaan Jarimah </w:t>
      </w:r>
      <w:proofErr w:type="gramStart"/>
      <w:r w:rsidR="00A14C7B" w:rsidRPr="00466519">
        <w:rPr>
          <w:rFonts w:eastAsia="Times New Roman"/>
          <w:sz w:val="24"/>
          <w:lang w:val="en-US"/>
        </w:rPr>
        <w:t>akan</w:t>
      </w:r>
      <w:proofErr w:type="gramEnd"/>
      <w:r w:rsidR="00A14C7B" w:rsidRPr="00466519">
        <w:rPr>
          <w:rFonts w:eastAsia="Times New Roman"/>
          <w:sz w:val="24"/>
          <w:lang w:val="en-US"/>
        </w:rPr>
        <w:t xml:space="preserve"> dihukum dengan hukuman cambuk 100 kali lipat. </w:t>
      </w:r>
      <w:proofErr w:type="gramStart"/>
      <w:r w:rsidR="00A14C7B" w:rsidRPr="00466519">
        <w:rPr>
          <w:rFonts w:eastAsia="Times New Roman"/>
          <w:sz w:val="24"/>
          <w:lang w:val="en-US"/>
        </w:rPr>
        <w:t>Pasal 46 Bagian Keenam tentang Pelecehan Seksual menyatakan bahwa hukuman bagi orang yang melakukan pelecehan seksual adalah 45 cambukan.</w:t>
      </w:r>
      <w:proofErr w:type="gramEnd"/>
    </w:p>
    <w:p w14:paraId="1B2901EE" w14:textId="77777777" w:rsidR="00A14C7B" w:rsidRPr="00466519" w:rsidRDefault="00A14C7B" w:rsidP="004F715C">
      <w:pPr>
        <w:spacing w:line="360" w:lineRule="auto"/>
        <w:ind w:firstLine="720"/>
        <w:rPr>
          <w:rFonts w:eastAsia="Times New Roman"/>
          <w:sz w:val="24"/>
          <w:lang w:val="en-US"/>
        </w:rPr>
      </w:pPr>
      <w:proofErr w:type="gramStart"/>
      <w:r w:rsidRPr="00466519">
        <w:rPr>
          <w:rFonts w:eastAsia="Times New Roman"/>
          <w:sz w:val="24"/>
          <w:lang w:val="en-US"/>
        </w:rPr>
        <w:t>Hukuman bagi yang diterima pelaku ditetapkan dalam Pasal 18, Bagian Dua, dengan maksim</w:t>
      </w:r>
      <w:r w:rsidR="00B30BAB" w:rsidRPr="00466519">
        <w:rPr>
          <w:rFonts w:eastAsia="Times New Roman"/>
          <w:sz w:val="24"/>
          <w:lang w:val="en-US"/>
        </w:rPr>
        <w:t>um 12 cambukan.</w:t>
      </w:r>
      <w:proofErr w:type="gramEnd"/>
      <w:r w:rsidR="00B30BAB" w:rsidRPr="00466519">
        <w:rPr>
          <w:rFonts w:eastAsia="Times New Roman"/>
          <w:sz w:val="24"/>
          <w:lang w:val="en-US"/>
        </w:rPr>
        <w:t xml:space="preserve"> </w:t>
      </w:r>
      <w:r w:rsidR="00B30BAB" w:rsidRPr="00466519">
        <w:rPr>
          <w:rFonts w:eastAsia="Times New Roman"/>
          <w:sz w:val="24"/>
          <w:lang w:val="en-US"/>
        </w:rPr>
        <w:fldChar w:fldCharType="begin" w:fldLock="1"/>
      </w:r>
      <w:r w:rsidR="00B30BAB" w:rsidRPr="00466519">
        <w:rPr>
          <w:rFonts w:eastAsia="Times New Roman"/>
          <w:sz w:val="24"/>
          <w:lang w:val="en-US"/>
        </w:rPr>
        <w:instrText>ADDIN CSL_CITATION {"citationItems":[{"id":"ITEM-1","itemData":{"author":[{"dropping-particle":"","family":"Indonesia","given":"VOA","non-dropping-particle":"","parse-names":false,"suffix":""}],"id":"ITEM-1","issued":{"date-parts":[["2010"]]},"title":"Ketahuan Berjudi, 4 Warga Aceh Hadapi Hukum Cambuk.","type":"article-newspaper"},"uris":["http://www.mendeley.com/documents/?uuid=8478b8df-574d-4c02-8d44-baf452eca6b2"]}],"mendeley":{"formattedCitation":"(Indonesia, 2010)","manualFormatting":"(Voa Indonesia, 2016)","plainTextFormattedCitation":"(Indonesia, 2010)","previouslyFormattedCitation":"(Indonesia, 2010)"},"properties":{"noteIndex":0},"schema":"https://github.com/citation-style-language/schema/raw/master/csl-citation.json"}</w:instrText>
      </w:r>
      <w:r w:rsidR="00B30BAB" w:rsidRPr="00466519">
        <w:rPr>
          <w:rFonts w:eastAsia="Times New Roman"/>
          <w:sz w:val="24"/>
          <w:lang w:val="en-US"/>
        </w:rPr>
        <w:fldChar w:fldCharType="separate"/>
      </w:r>
      <w:proofErr w:type="gramStart"/>
      <w:r w:rsidR="00B30BAB" w:rsidRPr="00466519">
        <w:rPr>
          <w:rFonts w:eastAsia="Times New Roman"/>
          <w:noProof/>
          <w:sz w:val="24"/>
          <w:lang w:val="en-US"/>
        </w:rPr>
        <w:t>(Voa Indonesia, 2016)</w:t>
      </w:r>
      <w:r w:rsidR="00B30BAB" w:rsidRPr="00466519">
        <w:rPr>
          <w:rFonts w:eastAsia="Times New Roman"/>
          <w:sz w:val="24"/>
          <w:lang w:val="en-US"/>
        </w:rPr>
        <w:fldChar w:fldCharType="end"/>
      </w:r>
      <w:r w:rsidRPr="00466519">
        <w:rPr>
          <w:rFonts w:eastAsia="Times New Roman"/>
          <w:sz w:val="24"/>
          <w:lang w:val="en-US"/>
        </w:rPr>
        <w:t xml:space="preserve"> mengumumkan bahwa pengadilan Mahkamah Syariah telah menghukum empat masyarakat karena berjudi.</w:t>
      </w:r>
      <w:proofErr w:type="gramEnd"/>
      <w:r w:rsidRPr="00466519">
        <w:rPr>
          <w:rFonts w:eastAsia="Times New Roman"/>
          <w:sz w:val="24"/>
          <w:lang w:val="en-US"/>
        </w:rPr>
        <w:t xml:space="preserve"> </w:t>
      </w:r>
      <w:proofErr w:type="gramStart"/>
      <w:r w:rsidRPr="00466519">
        <w:rPr>
          <w:rFonts w:eastAsia="Times New Roman"/>
          <w:sz w:val="24"/>
          <w:lang w:val="en-US"/>
        </w:rPr>
        <w:t>Mereka telah menerima cambukkan sebanyak 5 kali di hadapan publik.</w:t>
      </w:r>
      <w:proofErr w:type="gramEnd"/>
      <w:r w:rsidR="00BF21FA" w:rsidRPr="00466519">
        <w:rPr>
          <w:sz w:val="24"/>
        </w:rPr>
        <w:t xml:space="preserve"> </w:t>
      </w:r>
      <w:proofErr w:type="gramStart"/>
      <w:r w:rsidR="00BF21FA" w:rsidRPr="00466519">
        <w:rPr>
          <w:rFonts w:eastAsia="Times New Roman"/>
          <w:sz w:val="24"/>
          <w:lang w:val="en-US"/>
        </w:rPr>
        <w:t>Hukuman Cambuk ini terjadi di halaman masjid dan dapat di tonton oleh semua orang.</w:t>
      </w:r>
      <w:proofErr w:type="gramEnd"/>
      <w:r w:rsidR="00BF21FA" w:rsidRPr="00466519">
        <w:rPr>
          <w:rFonts w:eastAsia="Times New Roman"/>
          <w:sz w:val="24"/>
          <w:lang w:val="en-US"/>
        </w:rPr>
        <w:t xml:space="preserve"> </w:t>
      </w:r>
      <w:proofErr w:type="gramStart"/>
      <w:r w:rsidR="00BF21FA" w:rsidRPr="00466519">
        <w:rPr>
          <w:rFonts w:eastAsia="Times New Roman"/>
          <w:sz w:val="24"/>
          <w:lang w:val="en-US"/>
        </w:rPr>
        <w:t xml:space="preserve">Tujuannya adalah untuk memberikan </w:t>
      </w:r>
      <w:r w:rsidR="00BF21FA" w:rsidRPr="00466519">
        <w:rPr>
          <w:rFonts w:eastAsia="Times New Roman"/>
          <w:sz w:val="24"/>
          <w:lang w:val="en-US"/>
        </w:rPr>
        <w:lastRenderedPageBreak/>
        <w:t>efek jera bagi para penjudi.Hukuman ini yang paling sering ditentang karena dianggap melanggar hak asasi manusia.</w:t>
      </w:r>
      <w:proofErr w:type="gramEnd"/>
    </w:p>
    <w:p w14:paraId="0F3BBBB0" w14:textId="77777777" w:rsidR="00AC78DB" w:rsidRPr="00466519" w:rsidRDefault="00BF21FA" w:rsidP="004F715C">
      <w:pPr>
        <w:spacing w:line="360" w:lineRule="auto"/>
        <w:ind w:firstLine="0"/>
        <w:rPr>
          <w:rFonts w:eastAsia="Times New Roman"/>
          <w:sz w:val="24"/>
          <w:lang w:val="en-US"/>
        </w:rPr>
      </w:pPr>
      <w:r w:rsidRPr="00466519">
        <w:rPr>
          <w:rFonts w:eastAsia="Times New Roman"/>
          <w:sz w:val="24"/>
          <w:lang w:val="en-US"/>
        </w:rPr>
        <w:t xml:space="preserve">Penjelasan </w:t>
      </w:r>
      <w:proofErr w:type="gramStart"/>
      <w:r w:rsidRPr="00466519">
        <w:rPr>
          <w:rFonts w:eastAsia="Times New Roman"/>
          <w:sz w:val="24"/>
          <w:lang w:val="en-US"/>
        </w:rPr>
        <w:t>lain</w:t>
      </w:r>
      <w:proofErr w:type="gramEnd"/>
      <w:r w:rsidRPr="00466519">
        <w:rPr>
          <w:rFonts w:eastAsia="Times New Roman"/>
          <w:sz w:val="24"/>
          <w:lang w:val="en-US"/>
        </w:rPr>
        <w:t xml:space="preserve"> terhadap penolakan Qanun ini adalah bahwa isi materi tersebut dianggap tidak adil karena hanya mengurus masalah pribadi seseorang. </w:t>
      </w:r>
      <w:proofErr w:type="gramStart"/>
      <w:r w:rsidRPr="00466519">
        <w:rPr>
          <w:rFonts w:eastAsia="Times New Roman"/>
          <w:sz w:val="24"/>
          <w:lang w:val="en-US"/>
        </w:rPr>
        <w:t>Jadi, kehadirannya tidak menyelesaikan masalah sosial yang masih ada di Aceh tetapi justru menimbulkan masalah sosial baru.</w:t>
      </w:r>
      <w:proofErr w:type="gramEnd"/>
      <w:r w:rsidR="006347CD" w:rsidRPr="00466519">
        <w:rPr>
          <w:rFonts w:eastAsia="Times New Roman"/>
          <w:sz w:val="24"/>
          <w:lang w:val="en-US"/>
        </w:rPr>
        <w:t xml:space="preserve"> </w:t>
      </w:r>
      <w:proofErr w:type="gramStart"/>
      <w:r w:rsidR="009C6074" w:rsidRPr="00466519">
        <w:rPr>
          <w:rFonts w:eastAsia="Times New Roman"/>
          <w:sz w:val="24"/>
          <w:lang w:val="en-US"/>
        </w:rPr>
        <w:t>Kelompok yang kontra dengan menginginkan qanun ini untuk mengatur yang lebih luas terkait bagaimana Islam dapat menyelesaikan masalah, korupsi pemerintah, kejahatan bersenjata, pencurian, kelaparan atau kemiskinan, permasalahan kesehatan, dan sebagainya.</w:t>
      </w:r>
      <w:proofErr w:type="gramEnd"/>
      <w:r w:rsidR="006347CD" w:rsidRPr="00466519">
        <w:rPr>
          <w:rFonts w:eastAsia="Times New Roman"/>
          <w:sz w:val="24"/>
          <w:lang w:val="en-US"/>
        </w:rPr>
        <w:t xml:space="preserve"> </w:t>
      </w:r>
      <w:r w:rsidR="009C6074" w:rsidRPr="00466519">
        <w:rPr>
          <w:rFonts w:eastAsia="Times New Roman"/>
          <w:sz w:val="24"/>
          <w:lang w:val="en-US"/>
        </w:rPr>
        <w:t xml:space="preserve">Penolakan ini tidak beralngsung secara terbuka, ini karena keyakinan bahwa penolakan Syariah Islam </w:t>
      </w:r>
      <w:proofErr w:type="gramStart"/>
      <w:r w:rsidR="009C6074" w:rsidRPr="00466519">
        <w:rPr>
          <w:rFonts w:eastAsia="Times New Roman"/>
          <w:sz w:val="24"/>
          <w:lang w:val="en-US"/>
        </w:rPr>
        <w:t>sama</w:t>
      </w:r>
      <w:proofErr w:type="gramEnd"/>
      <w:r w:rsidR="009C6074" w:rsidRPr="00466519">
        <w:rPr>
          <w:rFonts w:eastAsia="Times New Roman"/>
          <w:sz w:val="24"/>
          <w:lang w:val="en-US"/>
        </w:rPr>
        <w:t xml:space="preserve"> saja dengan penolakan terhadap Islam itu sendiri. Penolakan secara terbuka akan di khawatirkan muncul polemik </w:t>
      </w:r>
      <w:proofErr w:type="gramStart"/>
      <w:r w:rsidR="009C6074" w:rsidRPr="00466519">
        <w:rPr>
          <w:rFonts w:eastAsia="Times New Roman"/>
          <w:sz w:val="24"/>
          <w:lang w:val="en-US"/>
        </w:rPr>
        <w:t>baru  atau</w:t>
      </w:r>
      <w:proofErr w:type="gramEnd"/>
      <w:r w:rsidR="009C6074" w:rsidRPr="00466519">
        <w:rPr>
          <w:rFonts w:eastAsia="Times New Roman"/>
          <w:sz w:val="24"/>
          <w:lang w:val="en-US"/>
        </w:rPr>
        <w:t xml:space="preserve"> </w:t>
      </w:r>
      <w:r w:rsidR="009C6074" w:rsidRPr="00466519">
        <w:rPr>
          <w:rFonts w:eastAsia="Times New Roman"/>
          <w:i/>
          <w:sz w:val="24"/>
          <w:lang w:val="en-US"/>
        </w:rPr>
        <w:t>social punisment</w:t>
      </w:r>
      <w:r w:rsidR="009C6074" w:rsidRPr="00466519">
        <w:rPr>
          <w:rFonts w:eastAsia="Times New Roman"/>
          <w:sz w:val="24"/>
          <w:lang w:val="en-US"/>
        </w:rPr>
        <w:t xml:space="preserve"> berupa tuduhan telah keluar dari agama islam </w:t>
      </w:r>
    </w:p>
    <w:p w14:paraId="019C1992" w14:textId="77777777" w:rsidR="00BA7A69" w:rsidRPr="00466519" w:rsidRDefault="00BA7A69" w:rsidP="004F715C">
      <w:pPr>
        <w:spacing w:line="360" w:lineRule="auto"/>
        <w:ind w:firstLine="0"/>
        <w:rPr>
          <w:rFonts w:eastAsia="Times New Roman"/>
          <w:sz w:val="24"/>
          <w:lang w:val="en-US"/>
        </w:rPr>
      </w:pPr>
    </w:p>
    <w:p w14:paraId="412E8451" w14:textId="77777777" w:rsidR="00BA7A69" w:rsidRPr="00466519" w:rsidRDefault="006347CD" w:rsidP="004F715C">
      <w:pPr>
        <w:spacing w:line="360" w:lineRule="auto"/>
        <w:ind w:firstLine="0"/>
        <w:rPr>
          <w:b/>
          <w:sz w:val="24"/>
          <w:shd w:val="clear" w:color="auto" w:fill="FFFFFF"/>
        </w:rPr>
      </w:pPr>
      <w:r w:rsidRPr="00466519">
        <w:rPr>
          <w:b/>
          <w:sz w:val="24"/>
          <w:shd w:val="clear" w:color="auto" w:fill="FFFFFF"/>
        </w:rPr>
        <w:t xml:space="preserve">Analisis </w:t>
      </w:r>
      <w:r w:rsidR="00BA7A69" w:rsidRPr="00466519">
        <w:rPr>
          <w:b/>
          <w:sz w:val="24"/>
          <w:shd w:val="clear" w:color="auto" w:fill="FFFFFF"/>
        </w:rPr>
        <w:t>Penerapan Syariat Islam</w:t>
      </w:r>
    </w:p>
    <w:p w14:paraId="3BF91E7A" w14:textId="77777777" w:rsidR="00BC39A1" w:rsidRPr="00466519" w:rsidRDefault="00DA35C5" w:rsidP="004F715C">
      <w:pPr>
        <w:spacing w:line="360" w:lineRule="auto"/>
        <w:ind w:firstLine="0"/>
        <w:rPr>
          <w:sz w:val="24"/>
          <w:shd w:val="clear" w:color="auto" w:fill="FFFFFF"/>
          <w:lang w:val="en-US"/>
        </w:rPr>
      </w:pPr>
      <w:r w:rsidRPr="00466519">
        <w:rPr>
          <w:b/>
          <w:sz w:val="24"/>
          <w:shd w:val="clear" w:color="auto" w:fill="FFFFFF"/>
        </w:rPr>
        <w:tab/>
      </w:r>
      <w:proofErr w:type="gramStart"/>
      <w:r w:rsidR="00BC39A1" w:rsidRPr="00466519">
        <w:rPr>
          <w:sz w:val="24"/>
          <w:shd w:val="clear" w:color="auto" w:fill="FFFFFF"/>
          <w:lang w:val="en-US"/>
        </w:rPr>
        <w:t>K</w:t>
      </w:r>
      <w:r w:rsidRPr="00466519">
        <w:rPr>
          <w:sz w:val="24"/>
          <w:shd w:val="clear" w:color="auto" w:fill="FFFFFF"/>
        </w:rPr>
        <w:t>onsep untuk mengukur kinerja kebijakan publik.</w:t>
      </w:r>
      <w:proofErr w:type="gramEnd"/>
      <w:r w:rsidRPr="00466519">
        <w:rPr>
          <w:sz w:val="24"/>
          <w:shd w:val="clear" w:color="auto" w:fill="FFFFFF"/>
        </w:rPr>
        <w:t xml:space="preserve"> Menurutnya, ada empat variabel yang harus ditegakkan dengan benar untuk implementasi kebijakan publik yang efektif</w:t>
      </w:r>
      <w:r w:rsidRPr="00466519">
        <w:rPr>
          <w:sz w:val="24"/>
          <w:shd w:val="clear" w:color="auto" w:fill="FFFFFF"/>
          <w:lang w:val="en-US"/>
        </w:rPr>
        <w:t>.</w:t>
      </w:r>
      <w:r w:rsidRPr="00466519">
        <w:rPr>
          <w:sz w:val="24"/>
        </w:rPr>
        <w:t xml:space="preserve"> </w:t>
      </w:r>
      <w:r w:rsidRPr="00466519">
        <w:rPr>
          <w:sz w:val="24"/>
          <w:shd w:val="clear" w:color="auto" w:fill="FFFFFF"/>
          <w:lang w:val="en-US"/>
        </w:rPr>
        <w:t xml:space="preserve">Keempat variabel tersebut adalah: (1) komunikasi, mengacu pada sosialisasi kebijakan publik; (2) sumber daya merujuk pada sumber yang mempromosikan implementasi kebijakan publik, yaitu pelaksana kebijakan dan media; (3) sikap mengacu pada sikap pelaksana dalam </w:t>
      </w:r>
      <w:r w:rsidRPr="00466519">
        <w:rPr>
          <w:sz w:val="24"/>
          <w:shd w:val="clear" w:color="auto" w:fill="FFFFFF"/>
          <w:lang w:val="en-US"/>
        </w:rPr>
        <w:lastRenderedPageBreak/>
        <w:t>menerapkan kebijakan;dan ; dan (4) Sistem organisasi yang berkaitan dengan kerja sama antar lembaga</w:t>
      </w:r>
      <w:r w:rsidR="00BC39A1" w:rsidRPr="00466519">
        <w:rPr>
          <w:sz w:val="24"/>
          <w:shd w:val="clear" w:color="auto" w:fill="FFFFFF"/>
          <w:lang w:val="en-US"/>
        </w:rPr>
        <w:t xml:space="preserve"> </w:t>
      </w:r>
      <w:r w:rsidR="00BC39A1" w:rsidRPr="00466519">
        <w:rPr>
          <w:b/>
          <w:sz w:val="24"/>
          <w:shd w:val="clear" w:color="auto" w:fill="FFFFFF"/>
        </w:rPr>
        <w:fldChar w:fldCharType="begin" w:fldLock="1"/>
      </w:r>
      <w:r w:rsidR="00BC39A1" w:rsidRPr="00466519">
        <w:rPr>
          <w:b/>
          <w:sz w:val="24"/>
          <w:shd w:val="clear" w:color="auto" w:fill="FFFFFF"/>
        </w:rPr>
        <w:instrText>ADDIN CSL_CITATION {"citationItems":[{"id":"ITEM-1","itemData":{"author":[{"dropping-particle":"","family":"Edward","given":"George.C.","non-dropping-particle":"","parse-names":false,"suffix":""}],"id":"ITEM-1","issued":{"date-parts":[["1980"]]},"publisher":"Washington DC: Congressional Quarterly Press.","publisher-place":"Washington DC","title":"Implementing public policy","type":"book"},"uris":["http://www.mendeley.com/documents/?uuid=25148460-7b62-4c4e-8110-afe9042d5578"]}],"mendeley":{"formattedCitation":"(Edward, 1980)","plainTextFormattedCitation":"(Edward, 1980)","previouslyFormattedCitation":"(Edward, 1980)"},"properties":{"noteIndex":0},"schema":"https://github.com/citation-style-language/schema/raw/master/csl-citation.json"}</w:instrText>
      </w:r>
      <w:r w:rsidR="00BC39A1" w:rsidRPr="00466519">
        <w:rPr>
          <w:b/>
          <w:sz w:val="24"/>
          <w:shd w:val="clear" w:color="auto" w:fill="FFFFFF"/>
        </w:rPr>
        <w:fldChar w:fldCharType="separate"/>
      </w:r>
      <w:r w:rsidR="00BC39A1" w:rsidRPr="00466519">
        <w:rPr>
          <w:noProof/>
          <w:sz w:val="24"/>
          <w:shd w:val="clear" w:color="auto" w:fill="FFFFFF"/>
        </w:rPr>
        <w:t>(Edward, 1980)</w:t>
      </w:r>
      <w:r w:rsidR="00BC39A1" w:rsidRPr="00466519">
        <w:rPr>
          <w:b/>
          <w:sz w:val="24"/>
          <w:shd w:val="clear" w:color="auto" w:fill="FFFFFF"/>
        </w:rPr>
        <w:fldChar w:fldCharType="end"/>
      </w:r>
      <w:r w:rsidRPr="00466519">
        <w:rPr>
          <w:sz w:val="24"/>
          <w:shd w:val="clear" w:color="auto" w:fill="FFFFFF"/>
          <w:lang w:val="en-US"/>
        </w:rPr>
        <w:t xml:space="preserve">. </w:t>
      </w:r>
      <w:proofErr w:type="gramStart"/>
      <w:r w:rsidRPr="00466519">
        <w:rPr>
          <w:sz w:val="24"/>
          <w:shd w:val="clear" w:color="auto" w:fill="FFFFFF"/>
          <w:lang w:val="en-US"/>
        </w:rPr>
        <w:t>Melalui 4 variabel ini kita setidaknya bisa melihat implementasi Qanun sebagai hasil dari kebijakan publik.</w:t>
      </w:r>
      <w:proofErr w:type="gramEnd"/>
      <w:r w:rsidR="00BC39A1" w:rsidRPr="00466519">
        <w:rPr>
          <w:sz w:val="24"/>
          <w:shd w:val="clear" w:color="auto" w:fill="FFFFFF"/>
          <w:lang w:val="en-US"/>
        </w:rPr>
        <w:t xml:space="preserve"> </w:t>
      </w:r>
    </w:p>
    <w:p w14:paraId="46201480" w14:textId="3E612644" w:rsidR="00BD36F3" w:rsidRPr="00466519" w:rsidRDefault="00BC39A1" w:rsidP="004F715C">
      <w:pPr>
        <w:spacing w:line="360" w:lineRule="auto"/>
        <w:ind w:firstLine="720"/>
        <w:rPr>
          <w:sz w:val="24"/>
          <w:shd w:val="clear" w:color="auto" w:fill="FFFFFF"/>
          <w:lang w:val="en-US"/>
        </w:rPr>
      </w:pPr>
      <w:proofErr w:type="gramStart"/>
      <w:r w:rsidRPr="00466519">
        <w:rPr>
          <w:sz w:val="24"/>
          <w:shd w:val="clear" w:color="auto" w:fill="FFFFFF"/>
          <w:lang w:val="en-US"/>
        </w:rPr>
        <w:t>Langkah p</w:t>
      </w:r>
      <w:r w:rsidR="00DA35C5" w:rsidRPr="00466519">
        <w:rPr>
          <w:sz w:val="24"/>
          <w:shd w:val="clear" w:color="auto" w:fill="FFFFFF"/>
          <w:lang w:val="en-US"/>
        </w:rPr>
        <w:t xml:space="preserve">ertama adalah </w:t>
      </w:r>
      <w:r w:rsidR="006347CD" w:rsidRPr="00466519">
        <w:rPr>
          <w:i/>
          <w:sz w:val="24"/>
          <w:shd w:val="clear" w:color="auto" w:fill="FFFFFF"/>
          <w:lang w:val="en-US"/>
        </w:rPr>
        <w:t>“</w:t>
      </w:r>
      <w:r w:rsidR="00DA35C5" w:rsidRPr="00466519">
        <w:rPr>
          <w:i/>
          <w:sz w:val="24"/>
          <w:shd w:val="clear" w:color="auto" w:fill="FFFFFF"/>
          <w:lang w:val="en-US"/>
        </w:rPr>
        <w:t>komunikasi</w:t>
      </w:r>
      <w:r w:rsidR="006347CD" w:rsidRPr="00466519">
        <w:rPr>
          <w:i/>
          <w:sz w:val="24"/>
          <w:shd w:val="clear" w:color="auto" w:fill="FFFFFF"/>
          <w:lang w:val="en-US"/>
        </w:rPr>
        <w:t>”</w:t>
      </w:r>
      <w:r w:rsidR="00DA35C5" w:rsidRPr="00466519">
        <w:rPr>
          <w:sz w:val="24"/>
          <w:shd w:val="clear" w:color="auto" w:fill="FFFFFF"/>
          <w:lang w:val="en-US"/>
        </w:rPr>
        <w:t xml:space="preserve"> yang merujuk semua elemen masyarakat ke sosialisasi kebijakan publik.</w:t>
      </w:r>
      <w:proofErr w:type="gramEnd"/>
      <w:r w:rsidR="00DA35C5" w:rsidRPr="00466519">
        <w:rPr>
          <w:sz w:val="24"/>
          <w:shd w:val="clear" w:color="auto" w:fill="FFFFFF"/>
          <w:lang w:val="en-US"/>
        </w:rPr>
        <w:t xml:space="preserve"> Tujuan dari sosialisasi adalah untuk memberikan kesadaran </w:t>
      </w:r>
      <w:proofErr w:type="gramStart"/>
      <w:r w:rsidR="00DA35C5" w:rsidRPr="00466519">
        <w:rPr>
          <w:sz w:val="24"/>
          <w:shd w:val="clear" w:color="auto" w:fill="FFFFFF"/>
          <w:lang w:val="en-US"/>
        </w:rPr>
        <w:t>akan</w:t>
      </w:r>
      <w:proofErr w:type="gramEnd"/>
      <w:r w:rsidR="00DA35C5" w:rsidRPr="00466519">
        <w:rPr>
          <w:sz w:val="24"/>
          <w:shd w:val="clear" w:color="auto" w:fill="FFFFFF"/>
          <w:lang w:val="en-US"/>
        </w:rPr>
        <w:t xml:space="preserve"> kebijakan yang dibuat.</w:t>
      </w:r>
      <w:r w:rsidR="00DA35C5" w:rsidRPr="00466519">
        <w:rPr>
          <w:sz w:val="24"/>
        </w:rPr>
        <w:t xml:space="preserve"> </w:t>
      </w:r>
      <w:proofErr w:type="gramStart"/>
      <w:r w:rsidR="00DA35C5" w:rsidRPr="00466519">
        <w:rPr>
          <w:sz w:val="24"/>
          <w:shd w:val="clear" w:color="auto" w:fill="FFFFFF"/>
          <w:lang w:val="en-US"/>
        </w:rPr>
        <w:t>Adopsi kebijakan publik terutama ditentukan oleh siklus sosialisasi yang dilakukan oleh para pembuat keputusan.</w:t>
      </w:r>
      <w:proofErr w:type="gramEnd"/>
      <w:r w:rsidR="00DA35C5" w:rsidRPr="00466519">
        <w:rPr>
          <w:sz w:val="24"/>
          <w:shd w:val="clear" w:color="auto" w:fill="FFFFFF"/>
          <w:lang w:val="en-US"/>
        </w:rPr>
        <w:t xml:space="preserve"> Jika sosialisasi berhasil, maka kebijakan publik di masyarakat kemungkinan </w:t>
      </w:r>
      <w:proofErr w:type="gramStart"/>
      <w:r w:rsidR="00DA35C5" w:rsidRPr="00466519">
        <w:rPr>
          <w:sz w:val="24"/>
          <w:shd w:val="clear" w:color="auto" w:fill="FFFFFF"/>
          <w:lang w:val="en-US"/>
        </w:rPr>
        <w:t>akan</w:t>
      </w:r>
      <w:proofErr w:type="gramEnd"/>
      <w:r w:rsidR="00DA35C5" w:rsidRPr="00466519">
        <w:rPr>
          <w:sz w:val="24"/>
          <w:shd w:val="clear" w:color="auto" w:fill="FFFFFF"/>
          <w:lang w:val="en-US"/>
        </w:rPr>
        <w:t xml:space="preserve"> dianut.</w:t>
      </w:r>
      <w:r w:rsidR="003F5C50" w:rsidRPr="00466519">
        <w:rPr>
          <w:sz w:val="24"/>
          <w:shd w:val="clear" w:color="auto" w:fill="FFFFFF"/>
          <w:lang w:val="en-US"/>
        </w:rPr>
        <w:t xml:space="preserve"> </w:t>
      </w:r>
      <w:proofErr w:type="gramStart"/>
      <w:r w:rsidR="00BD36F3" w:rsidRPr="00466519">
        <w:rPr>
          <w:sz w:val="24"/>
          <w:shd w:val="clear" w:color="auto" w:fill="FFFFFF"/>
          <w:lang w:val="en-US"/>
        </w:rPr>
        <w:t>Sosialisasi Qanun yang dilakukan masih kurang berkaitan dengan komunikasi.</w:t>
      </w:r>
      <w:proofErr w:type="gramEnd"/>
      <w:r w:rsidR="00BD36F3" w:rsidRPr="00466519">
        <w:rPr>
          <w:sz w:val="24"/>
          <w:shd w:val="clear" w:color="auto" w:fill="FFFFFF"/>
          <w:lang w:val="en-US"/>
        </w:rPr>
        <w:t xml:space="preserve"> </w:t>
      </w:r>
      <w:proofErr w:type="gramStart"/>
      <w:r w:rsidR="00BD36F3" w:rsidRPr="00466519">
        <w:rPr>
          <w:sz w:val="24"/>
          <w:shd w:val="clear" w:color="auto" w:fill="FFFFFF"/>
          <w:lang w:val="en-US"/>
        </w:rPr>
        <w:t>Pelaksana melakukan lebih dari sekedar bersosialisasi.</w:t>
      </w:r>
      <w:proofErr w:type="gramEnd"/>
      <w:r w:rsidR="00BD36F3" w:rsidRPr="00466519">
        <w:rPr>
          <w:sz w:val="24"/>
          <w:shd w:val="clear" w:color="auto" w:fill="FFFFFF"/>
          <w:lang w:val="en-US"/>
        </w:rPr>
        <w:t xml:space="preserve"> </w:t>
      </w:r>
      <w:proofErr w:type="gramStart"/>
      <w:r w:rsidR="00BD36F3" w:rsidRPr="00466519">
        <w:rPr>
          <w:sz w:val="24"/>
          <w:shd w:val="clear" w:color="auto" w:fill="FFFFFF"/>
          <w:lang w:val="en-US"/>
        </w:rPr>
        <w:t>Kegiatan Polisi Syariah hanya berfokus pada melakukan operasi dalam konteks implementasi Syariah Islam.</w:t>
      </w:r>
      <w:proofErr w:type="gramEnd"/>
      <w:r w:rsidR="00BD36F3" w:rsidRPr="00466519">
        <w:rPr>
          <w:sz w:val="24"/>
          <w:shd w:val="clear" w:color="auto" w:fill="FFFFFF"/>
          <w:lang w:val="en-US"/>
        </w:rPr>
        <w:t xml:space="preserve"> </w:t>
      </w:r>
      <w:proofErr w:type="gramStart"/>
      <w:r w:rsidR="00BD36F3" w:rsidRPr="00466519">
        <w:rPr>
          <w:sz w:val="24"/>
          <w:shd w:val="clear" w:color="auto" w:fill="FFFFFF"/>
          <w:lang w:val="en-US"/>
        </w:rPr>
        <w:t>Operasi ini dilakukan dengan memantau daerah, mengendalikan pemuda, dan melakukan penggerebekan di tempat-tempat yang dianggap melanggar Syariah.</w:t>
      </w:r>
      <w:proofErr w:type="gramEnd"/>
      <w:r w:rsidR="00BD36F3" w:rsidRPr="00466519">
        <w:rPr>
          <w:sz w:val="24"/>
          <w:shd w:val="clear" w:color="auto" w:fill="FFFFFF"/>
          <w:lang w:val="en-US"/>
        </w:rPr>
        <w:t xml:space="preserve"> Polisi Syariah umumnya </w:t>
      </w:r>
      <w:proofErr w:type="gramStart"/>
      <w:r w:rsidR="00BD36F3" w:rsidRPr="00466519">
        <w:rPr>
          <w:sz w:val="24"/>
          <w:shd w:val="clear" w:color="auto" w:fill="FFFFFF"/>
          <w:lang w:val="en-US"/>
        </w:rPr>
        <w:t>akan</w:t>
      </w:r>
      <w:proofErr w:type="gramEnd"/>
      <w:r w:rsidR="00BD36F3" w:rsidRPr="00466519">
        <w:rPr>
          <w:sz w:val="24"/>
          <w:shd w:val="clear" w:color="auto" w:fill="FFFFFF"/>
          <w:lang w:val="en-US"/>
        </w:rPr>
        <w:t xml:space="preserve"> menangkap pelaku judi, perzinahan, dan orang-orang yang tidak mengenakan pakaian muslim. </w:t>
      </w:r>
      <w:proofErr w:type="gramStart"/>
      <w:r w:rsidR="00BD36F3" w:rsidRPr="00466519">
        <w:rPr>
          <w:sz w:val="24"/>
          <w:shd w:val="clear" w:color="auto" w:fill="FFFFFF"/>
          <w:lang w:val="en-US"/>
        </w:rPr>
        <w:t>Polisi Syariah Islam juga melakukan penutupan kafe ataupun lokasi yang melakukan kegiatan maksiat di Aceh.</w:t>
      </w:r>
      <w:proofErr w:type="gramEnd"/>
      <w:r w:rsidR="00BD36F3" w:rsidRPr="00466519">
        <w:rPr>
          <w:sz w:val="24"/>
          <w:shd w:val="clear" w:color="auto" w:fill="FFFFFF"/>
          <w:lang w:val="en-US"/>
        </w:rPr>
        <w:t xml:space="preserve"> </w:t>
      </w:r>
      <w:proofErr w:type="gramStart"/>
      <w:r w:rsidR="00BD36F3" w:rsidRPr="00466519">
        <w:rPr>
          <w:sz w:val="24"/>
          <w:shd w:val="clear" w:color="auto" w:fill="FFFFFF"/>
          <w:lang w:val="en-US"/>
        </w:rPr>
        <w:t>Sedangkan sosialisasi masih kurang dilakukan.</w:t>
      </w:r>
      <w:proofErr w:type="gramEnd"/>
    </w:p>
    <w:p w14:paraId="5F8786CB" w14:textId="77777777" w:rsidR="001C26D9" w:rsidRPr="00466519" w:rsidRDefault="00BD36F3" w:rsidP="004F715C">
      <w:pPr>
        <w:spacing w:line="360" w:lineRule="auto"/>
        <w:ind w:firstLine="0"/>
        <w:rPr>
          <w:sz w:val="24"/>
          <w:shd w:val="clear" w:color="auto" w:fill="FFFFFF"/>
          <w:lang w:val="en-US"/>
        </w:rPr>
      </w:pPr>
      <w:r w:rsidRPr="00466519">
        <w:rPr>
          <w:sz w:val="24"/>
          <w:shd w:val="clear" w:color="auto" w:fill="FFFFFF"/>
          <w:lang w:val="en-US"/>
        </w:rPr>
        <w:tab/>
      </w:r>
      <w:proofErr w:type="gramStart"/>
      <w:r w:rsidRPr="00466519">
        <w:rPr>
          <w:sz w:val="24"/>
          <w:shd w:val="clear" w:color="auto" w:fill="FFFFFF"/>
          <w:lang w:val="en-US"/>
        </w:rPr>
        <w:t xml:space="preserve">Langkah selanjutnya yang berkaitan dengan sumber-sumber yang mempromosikan </w:t>
      </w:r>
      <w:r w:rsidR="003F5C50" w:rsidRPr="00466519">
        <w:rPr>
          <w:sz w:val="24"/>
          <w:shd w:val="clear" w:color="auto" w:fill="FFFFFF"/>
          <w:lang w:val="en-US"/>
        </w:rPr>
        <w:t>“</w:t>
      </w:r>
      <w:r w:rsidR="003F5C50" w:rsidRPr="00466519">
        <w:rPr>
          <w:i/>
          <w:sz w:val="24"/>
          <w:shd w:val="clear" w:color="auto" w:fill="FFFFFF"/>
          <w:lang w:val="en-US"/>
        </w:rPr>
        <w:t>Penerapan</w:t>
      </w:r>
      <w:r w:rsidRPr="00466519">
        <w:rPr>
          <w:i/>
          <w:sz w:val="24"/>
          <w:shd w:val="clear" w:color="auto" w:fill="FFFFFF"/>
          <w:lang w:val="en-US"/>
        </w:rPr>
        <w:t xml:space="preserve"> Qanun</w:t>
      </w:r>
      <w:r w:rsidR="003F5C50" w:rsidRPr="00466519">
        <w:rPr>
          <w:i/>
          <w:sz w:val="24"/>
          <w:shd w:val="clear" w:color="auto" w:fill="FFFFFF"/>
          <w:lang w:val="en-US"/>
        </w:rPr>
        <w:t>”</w:t>
      </w:r>
      <w:r w:rsidRPr="00466519">
        <w:rPr>
          <w:sz w:val="24"/>
          <w:shd w:val="clear" w:color="auto" w:fill="FFFFFF"/>
          <w:lang w:val="en-US"/>
        </w:rPr>
        <w:t>.</w:t>
      </w:r>
      <w:proofErr w:type="gramEnd"/>
      <w:r w:rsidRPr="00466519">
        <w:rPr>
          <w:sz w:val="24"/>
          <w:shd w:val="clear" w:color="auto" w:fill="FFFFFF"/>
          <w:lang w:val="en-US"/>
        </w:rPr>
        <w:t xml:space="preserve"> </w:t>
      </w:r>
      <w:proofErr w:type="gramStart"/>
      <w:r w:rsidRPr="00466519">
        <w:rPr>
          <w:sz w:val="24"/>
          <w:shd w:val="clear" w:color="auto" w:fill="FFFFFF"/>
          <w:lang w:val="en-US"/>
        </w:rPr>
        <w:t xml:space="preserve">Ada dua sumber </w:t>
      </w:r>
      <w:r w:rsidR="003F5C50" w:rsidRPr="00466519">
        <w:rPr>
          <w:sz w:val="24"/>
          <w:shd w:val="clear" w:color="auto" w:fill="FFFFFF"/>
          <w:lang w:val="en-US"/>
        </w:rPr>
        <w:t xml:space="preserve">utama </w:t>
      </w:r>
      <w:r w:rsidR="003F5C50" w:rsidRPr="00466519">
        <w:rPr>
          <w:sz w:val="24"/>
          <w:shd w:val="clear" w:color="auto" w:fill="FFFFFF"/>
          <w:lang w:val="en-US"/>
        </w:rPr>
        <w:lastRenderedPageBreak/>
        <w:t>dalam situasi ini, yaitu p</w:t>
      </w:r>
      <w:r w:rsidRPr="00466519">
        <w:rPr>
          <w:sz w:val="24"/>
          <w:shd w:val="clear" w:color="auto" w:fill="FFFFFF"/>
          <w:lang w:val="en-US"/>
        </w:rPr>
        <w:t>el</w:t>
      </w:r>
      <w:r w:rsidR="003F5C50" w:rsidRPr="00466519">
        <w:rPr>
          <w:sz w:val="24"/>
          <w:shd w:val="clear" w:color="auto" w:fill="FFFFFF"/>
          <w:lang w:val="en-US"/>
        </w:rPr>
        <w:t>aksana itu sendiri dan kelompok.</w:t>
      </w:r>
      <w:proofErr w:type="gramEnd"/>
      <w:r w:rsidR="003F5C50" w:rsidRPr="00466519">
        <w:rPr>
          <w:sz w:val="24"/>
          <w:shd w:val="clear" w:color="auto" w:fill="FFFFFF"/>
          <w:lang w:val="en-US"/>
        </w:rPr>
        <w:t xml:space="preserve"> </w:t>
      </w:r>
      <w:proofErr w:type="gramStart"/>
      <w:r w:rsidRPr="00466519">
        <w:rPr>
          <w:sz w:val="24"/>
          <w:shd w:val="clear" w:color="auto" w:fill="FFFFFF"/>
          <w:lang w:val="en-US"/>
        </w:rPr>
        <w:t>Dalam situasi</w:t>
      </w:r>
      <w:r w:rsidR="001C26D9" w:rsidRPr="00466519">
        <w:rPr>
          <w:sz w:val="24"/>
          <w:shd w:val="clear" w:color="auto" w:fill="FFFFFF"/>
          <w:lang w:val="en-US"/>
        </w:rPr>
        <w:t xml:space="preserve"> ini, qanun memiliki implementor</w:t>
      </w:r>
      <w:r w:rsidRPr="00466519">
        <w:rPr>
          <w:sz w:val="24"/>
          <w:shd w:val="clear" w:color="auto" w:fill="FFFFFF"/>
          <w:lang w:val="en-US"/>
        </w:rPr>
        <w:t xml:space="preserve"> yang</w:t>
      </w:r>
      <w:r w:rsidR="001C26D9" w:rsidRPr="00466519">
        <w:rPr>
          <w:sz w:val="24"/>
          <w:shd w:val="clear" w:color="auto" w:fill="FFFFFF"/>
          <w:lang w:val="en-US"/>
        </w:rPr>
        <w:t xml:space="preserve"> sangat memadai di</w:t>
      </w:r>
      <w:r w:rsidRPr="00466519">
        <w:rPr>
          <w:sz w:val="24"/>
          <w:shd w:val="clear" w:color="auto" w:fill="FFFFFF"/>
          <w:lang w:val="en-US"/>
        </w:rPr>
        <w:t>mana qanu</w:t>
      </w:r>
      <w:r w:rsidR="001C26D9" w:rsidRPr="00466519">
        <w:rPr>
          <w:sz w:val="24"/>
          <w:shd w:val="clear" w:color="auto" w:fill="FFFFFF"/>
          <w:lang w:val="en-US"/>
        </w:rPr>
        <w:t xml:space="preserve">n diterapkan di bawah Dinas Syariat Islam serta </w:t>
      </w:r>
      <w:r w:rsidRPr="00466519">
        <w:rPr>
          <w:sz w:val="24"/>
          <w:shd w:val="clear" w:color="auto" w:fill="FFFFFF"/>
          <w:lang w:val="en-US"/>
        </w:rPr>
        <w:t>Pengadilan Syariah dan Wilayatul Hisbah.</w:t>
      </w:r>
      <w:proofErr w:type="gramEnd"/>
      <w:r w:rsidRPr="00466519">
        <w:rPr>
          <w:sz w:val="24"/>
          <w:shd w:val="clear" w:color="auto" w:fill="FFFFFF"/>
          <w:lang w:val="en-US"/>
        </w:rPr>
        <w:t xml:space="preserve"> Seperti disebutkan di atas, jumlah anggota Polisi Syariah Islam dibandingkan dengan populasi Aceh adalah 1: 5.</w:t>
      </w:r>
      <w:r w:rsidR="003F5C50" w:rsidRPr="00466519">
        <w:rPr>
          <w:sz w:val="24"/>
          <w:shd w:val="clear" w:color="auto" w:fill="FFFFFF"/>
          <w:lang w:val="en-US"/>
        </w:rPr>
        <w:t xml:space="preserve"> </w:t>
      </w:r>
      <w:r w:rsidR="001C26D9" w:rsidRPr="00466519">
        <w:rPr>
          <w:sz w:val="24"/>
          <w:shd w:val="clear" w:color="auto" w:fill="FFFFFF"/>
          <w:lang w:val="en-US"/>
        </w:rPr>
        <w:t xml:space="preserve">Namun pertanyaannya adalah kritik dari masyarakat </w:t>
      </w:r>
      <w:proofErr w:type="gramStart"/>
      <w:r w:rsidR="001C26D9" w:rsidRPr="00466519">
        <w:rPr>
          <w:sz w:val="24"/>
          <w:shd w:val="clear" w:color="auto" w:fill="FFFFFF"/>
          <w:lang w:val="en-US"/>
        </w:rPr>
        <w:t>terhadap  Qanun</w:t>
      </w:r>
      <w:proofErr w:type="gramEnd"/>
      <w:r w:rsidR="001C26D9" w:rsidRPr="00466519">
        <w:rPr>
          <w:sz w:val="24"/>
          <w:shd w:val="clear" w:color="auto" w:fill="FFFFFF"/>
          <w:lang w:val="en-US"/>
        </w:rPr>
        <w:t xml:space="preserve"> yang mengarah pada munculnya dualisme dalam hukum negara, hukuman yang  bertentangan dengan hak asasi manusia.</w:t>
      </w:r>
      <w:r w:rsidR="003F5C50" w:rsidRPr="00466519">
        <w:rPr>
          <w:sz w:val="24"/>
          <w:shd w:val="clear" w:color="auto" w:fill="FFFFFF"/>
          <w:lang w:val="en-US"/>
        </w:rPr>
        <w:t xml:space="preserve"> </w:t>
      </w:r>
      <w:proofErr w:type="gramStart"/>
      <w:r w:rsidR="001C26D9" w:rsidRPr="00466519">
        <w:rPr>
          <w:sz w:val="24"/>
          <w:shd w:val="clear" w:color="auto" w:fill="FFFFFF"/>
          <w:lang w:val="en-US"/>
        </w:rPr>
        <w:t>Dan akhirnya, dari semua qanun yang telah diratifikasi, ditunjukkan bahwa sebagian besar materi Qanun hanya berurusan dengan masalah pribadi manusia dan tidak menghiraukan realitas sosial seperti kemiskinan, pendidikan, kesehatan, dan masalah sosial lainnya.</w:t>
      </w:r>
      <w:proofErr w:type="gramEnd"/>
      <w:r w:rsidR="001C26D9" w:rsidRPr="00466519">
        <w:rPr>
          <w:sz w:val="24"/>
          <w:shd w:val="clear" w:color="auto" w:fill="FFFFFF"/>
          <w:lang w:val="en-US"/>
        </w:rPr>
        <w:t xml:space="preserve"> </w:t>
      </w:r>
      <w:proofErr w:type="gramStart"/>
      <w:r w:rsidR="001C26D9" w:rsidRPr="00466519">
        <w:rPr>
          <w:sz w:val="24"/>
          <w:shd w:val="clear" w:color="auto" w:fill="FFFFFF"/>
          <w:lang w:val="en-US"/>
        </w:rPr>
        <w:t>Tujuan mulia dari sebuah kebijakan publik untuk kesejahteraan.</w:t>
      </w:r>
      <w:proofErr w:type="gramEnd"/>
    </w:p>
    <w:p w14:paraId="747D18F7" w14:textId="0E410BF9" w:rsidR="005547A1" w:rsidRPr="00466519" w:rsidRDefault="001C26D9" w:rsidP="004F715C">
      <w:pPr>
        <w:spacing w:line="360" w:lineRule="auto"/>
        <w:ind w:firstLine="0"/>
        <w:rPr>
          <w:sz w:val="24"/>
          <w:shd w:val="clear" w:color="auto" w:fill="FFFFFF"/>
          <w:lang w:val="en-US"/>
        </w:rPr>
      </w:pPr>
      <w:r w:rsidRPr="00466519">
        <w:rPr>
          <w:sz w:val="24"/>
          <w:shd w:val="clear" w:color="auto" w:fill="FFFFFF"/>
          <w:lang w:val="en-US"/>
        </w:rPr>
        <w:tab/>
      </w:r>
      <w:proofErr w:type="gramStart"/>
      <w:r w:rsidRPr="00466519">
        <w:rPr>
          <w:sz w:val="24"/>
          <w:shd w:val="clear" w:color="auto" w:fill="FFFFFF"/>
          <w:lang w:val="en-US"/>
        </w:rPr>
        <w:t xml:space="preserve">Terkait dengan </w:t>
      </w:r>
      <w:r w:rsidR="003F5C50" w:rsidRPr="00466519">
        <w:rPr>
          <w:sz w:val="24"/>
          <w:shd w:val="clear" w:color="auto" w:fill="FFFFFF"/>
          <w:lang w:val="en-US"/>
        </w:rPr>
        <w:t>“</w:t>
      </w:r>
      <w:r w:rsidRPr="00466519">
        <w:rPr>
          <w:i/>
          <w:sz w:val="24"/>
          <w:shd w:val="clear" w:color="auto" w:fill="FFFFFF"/>
          <w:lang w:val="en-US"/>
        </w:rPr>
        <w:t>Sikap</w:t>
      </w:r>
      <w:r w:rsidR="003F5C50" w:rsidRPr="00466519">
        <w:rPr>
          <w:i/>
          <w:sz w:val="24"/>
          <w:shd w:val="clear" w:color="auto" w:fill="FFFFFF"/>
          <w:lang w:val="en-US"/>
        </w:rPr>
        <w:t>”</w:t>
      </w:r>
      <w:r w:rsidRPr="00466519">
        <w:rPr>
          <w:sz w:val="24"/>
          <w:shd w:val="clear" w:color="auto" w:fill="FFFFFF"/>
          <w:lang w:val="en-US"/>
        </w:rPr>
        <w:t>, ini berlaku pada sikap pelaksana dalam menjalankan tugasnya.</w:t>
      </w:r>
      <w:proofErr w:type="gramEnd"/>
      <w:r w:rsidRPr="00466519">
        <w:rPr>
          <w:sz w:val="24"/>
          <w:shd w:val="clear" w:color="auto" w:fill="FFFFFF"/>
          <w:lang w:val="en-US"/>
        </w:rPr>
        <w:t xml:space="preserve"> </w:t>
      </w:r>
      <w:proofErr w:type="gramStart"/>
      <w:r w:rsidRPr="00466519">
        <w:rPr>
          <w:sz w:val="24"/>
          <w:shd w:val="clear" w:color="auto" w:fill="FFFFFF"/>
          <w:lang w:val="en-US"/>
        </w:rPr>
        <w:t>Sebagian besar masalah disebabkan oleh dimensi ini juga.</w:t>
      </w:r>
      <w:proofErr w:type="gramEnd"/>
      <w:r w:rsidRPr="00466519">
        <w:rPr>
          <w:sz w:val="24"/>
          <w:shd w:val="clear" w:color="auto" w:fill="FFFFFF"/>
          <w:lang w:val="en-US"/>
        </w:rPr>
        <w:t xml:space="preserve"> </w:t>
      </w:r>
      <w:proofErr w:type="gramStart"/>
      <w:r w:rsidRPr="00466519">
        <w:rPr>
          <w:sz w:val="24"/>
          <w:shd w:val="clear" w:color="auto" w:fill="FFFFFF"/>
          <w:lang w:val="en-US"/>
        </w:rPr>
        <w:t>Menariknya, beberapa detail telah diidentifikasi yang telah menurunkan reputasi pelaksana itu sendiri.</w:t>
      </w:r>
      <w:proofErr w:type="gramEnd"/>
      <w:r w:rsidRPr="00466519">
        <w:rPr>
          <w:sz w:val="24"/>
          <w:shd w:val="clear" w:color="auto" w:fill="FFFFFF"/>
          <w:lang w:val="en-US"/>
        </w:rPr>
        <w:t xml:space="preserve"> </w:t>
      </w:r>
      <w:proofErr w:type="gramStart"/>
      <w:r w:rsidRPr="00466519">
        <w:rPr>
          <w:sz w:val="24"/>
          <w:shd w:val="clear" w:color="auto" w:fill="FFFFFF"/>
          <w:lang w:val="en-US"/>
        </w:rPr>
        <w:t>Perilaku diskriminatif, misalnya, sudah menjadi rahasia umum bahwa orang-orang tertentu menentang hukum, seolah-olah aturan itu hanya berlaku untuk orang yang lemah secara teratur.</w:t>
      </w:r>
      <w:proofErr w:type="gramEnd"/>
      <w:r w:rsidR="003F5C50" w:rsidRPr="00466519">
        <w:rPr>
          <w:sz w:val="24"/>
          <w:shd w:val="clear" w:color="auto" w:fill="FFFFFF"/>
          <w:lang w:val="en-US"/>
        </w:rPr>
        <w:t xml:space="preserve"> </w:t>
      </w:r>
      <w:proofErr w:type="gramStart"/>
      <w:r w:rsidR="005547A1" w:rsidRPr="00466519">
        <w:rPr>
          <w:sz w:val="24"/>
          <w:shd w:val="clear" w:color="auto" w:fill="FFFFFF"/>
          <w:lang w:val="en-US"/>
        </w:rPr>
        <w:t>Operasi di tempat yang dicurigai sebagian besar dilakukan hanya di hotel-hotel kecil.</w:t>
      </w:r>
      <w:proofErr w:type="gramEnd"/>
      <w:r w:rsidR="005547A1" w:rsidRPr="00466519">
        <w:rPr>
          <w:sz w:val="24"/>
          <w:shd w:val="clear" w:color="auto" w:fill="FFFFFF"/>
          <w:lang w:val="en-US"/>
        </w:rPr>
        <w:t xml:space="preserve"> </w:t>
      </w:r>
      <w:proofErr w:type="gramStart"/>
      <w:r w:rsidR="005547A1" w:rsidRPr="00466519">
        <w:rPr>
          <w:sz w:val="24"/>
          <w:shd w:val="clear" w:color="auto" w:fill="FFFFFF"/>
          <w:lang w:val="en-US"/>
        </w:rPr>
        <w:t>Tetapi mereka belum menyelidiki hotel bintang empat.</w:t>
      </w:r>
      <w:proofErr w:type="gramEnd"/>
      <w:r w:rsidR="005547A1" w:rsidRPr="00466519">
        <w:rPr>
          <w:sz w:val="24"/>
          <w:shd w:val="clear" w:color="auto" w:fill="FFFFFF"/>
          <w:lang w:val="en-US"/>
        </w:rPr>
        <w:t xml:space="preserve"> Hal ini diakui oleh Nasrul, komandan Provost </w:t>
      </w:r>
      <w:proofErr w:type="gramStart"/>
      <w:r w:rsidR="005547A1" w:rsidRPr="00466519">
        <w:rPr>
          <w:sz w:val="24"/>
          <w:shd w:val="clear" w:color="auto" w:fill="FFFFFF"/>
          <w:lang w:val="en-US"/>
        </w:rPr>
        <w:t>wilayatul</w:t>
      </w:r>
      <w:proofErr w:type="gramEnd"/>
      <w:r w:rsidR="005547A1" w:rsidRPr="00466519">
        <w:rPr>
          <w:sz w:val="24"/>
          <w:shd w:val="clear" w:color="auto" w:fill="FFFFFF"/>
          <w:lang w:val="en-US"/>
        </w:rPr>
        <w:t xml:space="preserve"> hisbah yang mengatakan:</w:t>
      </w:r>
    </w:p>
    <w:p w14:paraId="7E33AE71" w14:textId="77777777" w:rsidR="005547A1" w:rsidRPr="00466519" w:rsidRDefault="005547A1" w:rsidP="004F715C">
      <w:pPr>
        <w:spacing w:line="360" w:lineRule="auto"/>
        <w:ind w:firstLine="0"/>
        <w:rPr>
          <w:sz w:val="24"/>
          <w:shd w:val="clear" w:color="auto" w:fill="FFFFFF"/>
          <w:lang w:val="en-US"/>
        </w:rPr>
      </w:pPr>
    </w:p>
    <w:p w14:paraId="1FB828DA" w14:textId="77777777" w:rsidR="005547A1" w:rsidRPr="00466519" w:rsidRDefault="005547A1" w:rsidP="004F715C">
      <w:pPr>
        <w:spacing w:line="360" w:lineRule="auto"/>
        <w:ind w:left="709" w:firstLine="0"/>
        <w:rPr>
          <w:i/>
          <w:sz w:val="24"/>
          <w:shd w:val="clear" w:color="auto" w:fill="FFFFFF"/>
          <w:lang w:val="en-US"/>
        </w:rPr>
      </w:pPr>
      <w:r w:rsidRPr="00466519">
        <w:rPr>
          <w:i/>
          <w:sz w:val="24"/>
          <w:shd w:val="clear" w:color="auto" w:fill="FFFFFF"/>
          <w:lang w:val="en-US"/>
        </w:rPr>
        <w:t xml:space="preserve">"Hotel bintang empat memiliki imunitas yang tinggi,  sehingga membuat kami tidak bisa melakukan razia sesuka hati" </w:t>
      </w:r>
      <w:r w:rsidR="0088230C" w:rsidRPr="00466519">
        <w:rPr>
          <w:i/>
          <w:sz w:val="24"/>
          <w:shd w:val="clear" w:color="auto" w:fill="FFFFFF"/>
          <w:lang w:val="en-US"/>
        </w:rPr>
        <w:fldChar w:fldCharType="begin" w:fldLock="1"/>
      </w:r>
      <w:r w:rsidR="0088230C" w:rsidRPr="00466519">
        <w:rPr>
          <w:i/>
          <w:sz w:val="24"/>
          <w:shd w:val="clear" w:color="auto" w:fill="FFFFFF"/>
          <w:lang w:val="en-US"/>
        </w:rPr>
        <w:instrText>ADDIN CSL_CITATION {"citationItems":[{"id":"ITEM-1","itemData":{"author":[{"dropping-particle":"","family":"Institute","given":"Aceh","non-dropping-particle":"","parse-names":false,"suffix":""}],"id":"ITEM-1","issued":{"date-parts":[["2013"]]},"title":"Memahami Hukum Rajam.","type":"article-newspaper"},"uris":["http://www.mendeley.com/documents/?uuid=51f25c0c-0edd-4da1-a1f5-84bf10d8214c"]}],"mendeley":{"formattedCitation":"(Institute, 2013)","manualFormatting":"(Aceh Institute, 2013)","plainTextFormattedCitation":"(Institute, 2013)","previouslyFormattedCitation":"(Institute, 2013)"},"properties":{"noteIndex":0},"schema":"https://github.com/citation-style-language/schema/raw/master/csl-citation.json"}</w:instrText>
      </w:r>
      <w:r w:rsidR="0088230C" w:rsidRPr="00466519">
        <w:rPr>
          <w:i/>
          <w:sz w:val="24"/>
          <w:shd w:val="clear" w:color="auto" w:fill="FFFFFF"/>
          <w:lang w:val="en-US"/>
        </w:rPr>
        <w:fldChar w:fldCharType="separate"/>
      </w:r>
      <w:r w:rsidR="0088230C" w:rsidRPr="00466519">
        <w:rPr>
          <w:noProof/>
          <w:sz w:val="24"/>
          <w:shd w:val="clear" w:color="auto" w:fill="FFFFFF"/>
          <w:lang w:val="en-US"/>
        </w:rPr>
        <w:t>(Aceh Institute, 2013)</w:t>
      </w:r>
      <w:r w:rsidR="0088230C" w:rsidRPr="00466519">
        <w:rPr>
          <w:i/>
          <w:sz w:val="24"/>
          <w:shd w:val="clear" w:color="auto" w:fill="FFFFFF"/>
          <w:lang w:val="en-US"/>
        </w:rPr>
        <w:fldChar w:fldCharType="end"/>
      </w:r>
      <w:r w:rsidR="0088230C" w:rsidRPr="00466519">
        <w:rPr>
          <w:i/>
          <w:sz w:val="24"/>
          <w:shd w:val="clear" w:color="auto" w:fill="FFFFFF"/>
          <w:lang w:val="en-US"/>
        </w:rPr>
        <w:t>.</w:t>
      </w:r>
    </w:p>
    <w:p w14:paraId="7703FA26" w14:textId="77777777" w:rsidR="005547A1" w:rsidRPr="00466519" w:rsidRDefault="005547A1" w:rsidP="004F715C">
      <w:pPr>
        <w:spacing w:line="360" w:lineRule="auto"/>
        <w:ind w:firstLine="0"/>
        <w:rPr>
          <w:i/>
          <w:sz w:val="24"/>
          <w:shd w:val="clear" w:color="auto" w:fill="FFFFFF"/>
          <w:lang w:val="en-US"/>
        </w:rPr>
      </w:pPr>
    </w:p>
    <w:p w14:paraId="6EA08487" w14:textId="77777777" w:rsidR="00B543DE" w:rsidRPr="00466519" w:rsidRDefault="005547A1" w:rsidP="004F715C">
      <w:pPr>
        <w:spacing w:line="360" w:lineRule="auto"/>
        <w:ind w:firstLine="0"/>
        <w:rPr>
          <w:sz w:val="24"/>
          <w:shd w:val="clear" w:color="auto" w:fill="FFFFFF"/>
          <w:lang w:val="en-US"/>
        </w:rPr>
      </w:pPr>
      <w:r w:rsidRPr="00466519">
        <w:rPr>
          <w:sz w:val="24"/>
          <w:shd w:val="clear" w:color="auto" w:fill="FFFFFF"/>
          <w:lang w:val="en-US"/>
        </w:rPr>
        <w:tab/>
      </w:r>
      <w:proofErr w:type="gramStart"/>
      <w:r w:rsidRPr="00466519">
        <w:rPr>
          <w:sz w:val="24"/>
          <w:shd w:val="clear" w:color="auto" w:fill="FFFFFF"/>
          <w:lang w:val="en-US"/>
        </w:rPr>
        <w:t>Polisi Syariah Islam biasanya melakukan razia pakaian ketat secara rutin kepada masyarakat.</w:t>
      </w:r>
      <w:proofErr w:type="gramEnd"/>
      <w:r w:rsidRPr="00466519">
        <w:rPr>
          <w:sz w:val="24"/>
          <w:shd w:val="clear" w:color="auto" w:fill="FFFFFF"/>
          <w:lang w:val="en-US"/>
        </w:rPr>
        <w:t xml:space="preserve"> </w:t>
      </w:r>
      <w:proofErr w:type="gramStart"/>
      <w:r w:rsidRPr="00466519">
        <w:rPr>
          <w:sz w:val="24"/>
          <w:shd w:val="clear" w:color="auto" w:fill="FFFFFF"/>
          <w:lang w:val="en-US"/>
        </w:rPr>
        <w:t>Namun yang menarik, satu-satunya orang yang di periksa dan ditangkap adalah orang biasa yang mengendarai angkutan umum atau bersepeda motor.</w:t>
      </w:r>
      <w:proofErr w:type="gramEnd"/>
      <w:r w:rsidRPr="00466519">
        <w:rPr>
          <w:sz w:val="24"/>
          <w:shd w:val="clear" w:color="auto" w:fill="FFFFFF"/>
          <w:lang w:val="en-US"/>
        </w:rPr>
        <w:t xml:space="preserve"> </w:t>
      </w:r>
      <w:proofErr w:type="gramStart"/>
      <w:r w:rsidRPr="00466519">
        <w:rPr>
          <w:sz w:val="24"/>
          <w:shd w:val="clear" w:color="auto" w:fill="FFFFFF"/>
          <w:lang w:val="en-US"/>
        </w:rPr>
        <w:t>Orang-orang yang bepergian dengan mobil pribadi tidak pernah diperiksa dan diizinkan untuk melanjutkan ketika ada razia.</w:t>
      </w:r>
      <w:proofErr w:type="gramEnd"/>
      <w:r w:rsidRPr="00466519">
        <w:rPr>
          <w:sz w:val="24"/>
          <w:shd w:val="clear" w:color="auto" w:fill="FFFFFF"/>
          <w:lang w:val="en-US"/>
        </w:rPr>
        <w:t xml:space="preserve"> </w:t>
      </w:r>
      <w:proofErr w:type="gramStart"/>
      <w:r w:rsidRPr="00466519">
        <w:rPr>
          <w:sz w:val="24"/>
          <w:shd w:val="clear" w:color="auto" w:fill="FFFFFF"/>
          <w:lang w:val="en-US"/>
        </w:rPr>
        <w:t>Perempuan yang mengenakan pakaian yang ketat tidak mematuhi syariat dan tidak mengenakan jilbab di peringatkan.</w:t>
      </w:r>
      <w:proofErr w:type="gramEnd"/>
      <w:r w:rsidR="003F5C50" w:rsidRPr="00466519">
        <w:rPr>
          <w:sz w:val="24"/>
          <w:shd w:val="clear" w:color="auto" w:fill="FFFFFF"/>
          <w:lang w:val="en-US"/>
        </w:rPr>
        <w:t xml:space="preserve"> </w:t>
      </w:r>
      <w:proofErr w:type="gramStart"/>
      <w:r w:rsidR="00B543DE" w:rsidRPr="00466519">
        <w:rPr>
          <w:sz w:val="24"/>
          <w:shd w:val="clear" w:color="auto" w:fill="FFFFFF"/>
          <w:lang w:val="en-US"/>
        </w:rPr>
        <w:t>Kerugian dari implementasi dari razia ini terletak pada hukuman yang berbeda untuk setiap area.</w:t>
      </w:r>
      <w:proofErr w:type="gramEnd"/>
      <w:r w:rsidR="00B543DE" w:rsidRPr="00466519">
        <w:rPr>
          <w:sz w:val="24"/>
          <w:shd w:val="clear" w:color="auto" w:fill="FFFFFF"/>
          <w:lang w:val="en-US"/>
        </w:rPr>
        <w:t xml:space="preserve"> </w:t>
      </w:r>
      <w:proofErr w:type="gramStart"/>
      <w:r w:rsidR="00B543DE" w:rsidRPr="00466519">
        <w:rPr>
          <w:sz w:val="24"/>
          <w:shd w:val="clear" w:color="auto" w:fill="FFFFFF"/>
          <w:lang w:val="en-US"/>
        </w:rPr>
        <w:t>Dalam situasi ini, qanun tampaknya tidak memiliki dasar hukum yang diatur secara teratur dan terstruktur.</w:t>
      </w:r>
      <w:proofErr w:type="gramEnd"/>
      <w:r w:rsidR="00B543DE" w:rsidRPr="00466519">
        <w:rPr>
          <w:sz w:val="24"/>
          <w:shd w:val="clear" w:color="auto" w:fill="FFFFFF"/>
          <w:lang w:val="en-US"/>
        </w:rPr>
        <w:t xml:space="preserve"> </w:t>
      </w:r>
      <w:proofErr w:type="gramStart"/>
      <w:r w:rsidR="00B543DE" w:rsidRPr="00466519">
        <w:rPr>
          <w:sz w:val="24"/>
          <w:shd w:val="clear" w:color="auto" w:fill="FFFFFF"/>
          <w:lang w:val="en-US"/>
        </w:rPr>
        <w:t>Jenis hukuman bervariasi untuk wanita yang berpakaian lengkap, atau yang tidak mengenakan jilbab.</w:t>
      </w:r>
      <w:proofErr w:type="gramEnd"/>
      <w:r w:rsidR="00B543DE" w:rsidRPr="00466519">
        <w:rPr>
          <w:sz w:val="24"/>
          <w:shd w:val="clear" w:color="auto" w:fill="FFFFFF"/>
          <w:lang w:val="en-US"/>
        </w:rPr>
        <w:t xml:space="preserve"> </w:t>
      </w:r>
      <w:proofErr w:type="gramStart"/>
      <w:r w:rsidR="00B543DE" w:rsidRPr="00466519">
        <w:rPr>
          <w:sz w:val="24"/>
          <w:shd w:val="clear" w:color="auto" w:fill="FFFFFF"/>
          <w:lang w:val="en-US"/>
        </w:rPr>
        <w:t>Beberapa hanya disarankan untuk berpakaian sesuai dengan Syariah.</w:t>
      </w:r>
      <w:proofErr w:type="gramEnd"/>
      <w:r w:rsidR="00B543DE" w:rsidRPr="00466519">
        <w:rPr>
          <w:sz w:val="24"/>
          <w:shd w:val="clear" w:color="auto" w:fill="FFFFFF"/>
          <w:lang w:val="en-US"/>
        </w:rPr>
        <w:t xml:space="preserve"> Beberapa kemudian diarak keliling </w:t>
      </w:r>
      <w:proofErr w:type="gramStart"/>
      <w:r w:rsidR="00B543DE" w:rsidRPr="00466519">
        <w:rPr>
          <w:sz w:val="24"/>
          <w:shd w:val="clear" w:color="auto" w:fill="FFFFFF"/>
          <w:lang w:val="en-US"/>
        </w:rPr>
        <w:t>kota</w:t>
      </w:r>
      <w:proofErr w:type="gramEnd"/>
      <w:r w:rsidR="00B543DE" w:rsidRPr="00466519">
        <w:rPr>
          <w:sz w:val="24"/>
          <w:shd w:val="clear" w:color="auto" w:fill="FFFFFF"/>
          <w:lang w:val="en-US"/>
        </w:rPr>
        <w:t xml:space="preserve">, dan nama mereka diumumkan satu per satu sebagai pelanggar Syariah. </w:t>
      </w:r>
      <w:r w:rsidR="00B543DE" w:rsidRPr="00466519">
        <w:rPr>
          <w:rFonts w:eastAsia="Times New Roman"/>
          <w:sz w:val="24"/>
          <w:lang w:val="en-US"/>
        </w:rPr>
        <w:t>Beberapa telah didisiplinkan dengan cara menyemprot cat di celana wanita yang dianggap ketat</w:t>
      </w:r>
      <w:r w:rsidR="00B30BAB" w:rsidRPr="00466519">
        <w:rPr>
          <w:rFonts w:eastAsia="Times New Roman"/>
          <w:sz w:val="24"/>
          <w:lang w:val="en-US"/>
        </w:rPr>
        <w:t xml:space="preserve"> </w:t>
      </w:r>
      <w:r w:rsidR="00B30BAB" w:rsidRPr="00466519">
        <w:rPr>
          <w:rFonts w:eastAsia="Times New Roman"/>
          <w:sz w:val="24"/>
          <w:lang w:val="en-US"/>
        </w:rPr>
        <w:fldChar w:fldCharType="begin" w:fldLock="1"/>
      </w:r>
      <w:r w:rsidR="0088230C" w:rsidRPr="00466519">
        <w:rPr>
          <w:rFonts w:eastAsia="Times New Roman"/>
          <w:sz w:val="24"/>
          <w:lang w:val="en-US"/>
        </w:rPr>
        <w:instrText>ADDIN CSL_CITATION {"citationItems":[{"id":"ITEM-1","itemData":{"author":[{"dropping-particle":"","family":"News","given":"BBC","non-dropping-particle":"","parse-names":false,"suffix":""}],"id":"ITEM-1","issued":{"date-parts":[["2014"]]},"title":"Semprotan Cat Untuk warga Aceh bercelana Ketat.","type":"article-newspaper"},"uris":["http://www.mendeley.com/documents/?uuid=04a2390b-1d9e-4877-8a67-41bfbd8d079d"]}],"mendeley":{"formattedCitation":"(B. News, 2014)","manualFormatting":"(BBC. News, 2014)","plainTextFormattedCitation":"(B. News, 2014)","previouslyFormattedCitation":"(B. News, 2014)"},"properties":{"noteIndex":0},"schema":"https://github.com/citation-style-language/schema/raw/master/csl-citation.json"}</w:instrText>
      </w:r>
      <w:r w:rsidR="00B30BAB" w:rsidRPr="00466519">
        <w:rPr>
          <w:rFonts w:eastAsia="Times New Roman"/>
          <w:sz w:val="24"/>
          <w:lang w:val="en-US"/>
        </w:rPr>
        <w:fldChar w:fldCharType="separate"/>
      </w:r>
      <w:r w:rsidR="00B30BAB" w:rsidRPr="00466519">
        <w:rPr>
          <w:rFonts w:eastAsia="Times New Roman"/>
          <w:noProof/>
          <w:sz w:val="24"/>
          <w:lang w:val="en-US"/>
        </w:rPr>
        <w:t>(B</w:t>
      </w:r>
      <w:r w:rsidR="0088230C" w:rsidRPr="00466519">
        <w:rPr>
          <w:rFonts w:eastAsia="Times New Roman"/>
          <w:noProof/>
          <w:sz w:val="24"/>
          <w:lang w:val="en-US"/>
        </w:rPr>
        <w:t>BC</w:t>
      </w:r>
      <w:r w:rsidR="00B30BAB" w:rsidRPr="00466519">
        <w:rPr>
          <w:rFonts w:eastAsia="Times New Roman"/>
          <w:noProof/>
          <w:sz w:val="24"/>
          <w:lang w:val="en-US"/>
        </w:rPr>
        <w:t xml:space="preserve">. </w:t>
      </w:r>
      <w:proofErr w:type="gramStart"/>
      <w:r w:rsidR="00B30BAB" w:rsidRPr="00466519">
        <w:rPr>
          <w:rFonts w:eastAsia="Times New Roman"/>
          <w:noProof/>
          <w:sz w:val="24"/>
          <w:lang w:val="en-US"/>
        </w:rPr>
        <w:t>News, 2014)</w:t>
      </w:r>
      <w:r w:rsidR="00B30BAB" w:rsidRPr="00466519">
        <w:rPr>
          <w:rFonts w:eastAsia="Times New Roman"/>
          <w:sz w:val="24"/>
          <w:lang w:val="en-US"/>
        </w:rPr>
        <w:fldChar w:fldCharType="end"/>
      </w:r>
      <w:r w:rsidR="00B30BAB" w:rsidRPr="00466519">
        <w:rPr>
          <w:rFonts w:eastAsia="Times New Roman"/>
          <w:sz w:val="24"/>
          <w:lang w:val="en-US"/>
        </w:rPr>
        <w:t>.</w:t>
      </w:r>
      <w:proofErr w:type="gramEnd"/>
      <w:r w:rsidR="00B30BAB" w:rsidRPr="00466519">
        <w:rPr>
          <w:rFonts w:eastAsia="Times New Roman"/>
          <w:sz w:val="24"/>
          <w:lang w:val="en-US"/>
        </w:rPr>
        <w:t xml:space="preserve"> </w:t>
      </w:r>
      <w:proofErr w:type="gramStart"/>
      <w:r w:rsidR="00B543DE" w:rsidRPr="00466519">
        <w:rPr>
          <w:rFonts w:eastAsia="Times New Roman"/>
          <w:sz w:val="24"/>
          <w:lang w:val="en-US"/>
        </w:rPr>
        <w:t>Bahkan ada kejadian yang lebih serius, yaitu memotong rambut wanita yang tidak memakai jilbab seperti di Aceh Barat.</w:t>
      </w:r>
      <w:proofErr w:type="gramEnd"/>
    </w:p>
    <w:p w14:paraId="3EC2517F" w14:textId="77777777" w:rsidR="00324ED2" w:rsidRPr="00466519" w:rsidRDefault="00B543DE" w:rsidP="004F715C">
      <w:pPr>
        <w:spacing w:line="360" w:lineRule="auto"/>
        <w:ind w:firstLine="0"/>
        <w:rPr>
          <w:rFonts w:eastAsia="Times New Roman"/>
          <w:sz w:val="24"/>
          <w:lang w:val="en-US"/>
        </w:rPr>
      </w:pPr>
      <w:r w:rsidRPr="00466519">
        <w:rPr>
          <w:rFonts w:eastAsia="Times New Roman"/>
          <w:sz w:val="24"/>
          <w:lang w:val="en-US"/>
        </w:rPr>
        <w:lastRenderedPageBreak/>
        <w:tab/>
      </w:r>
      <w:proofErr w:type="gramStart"/>
      <w:r w:rsidRPr="00466519">
        <w:rPr>
          <w:rFonts w:eastAsia="Times New Roman"/>
          <w:sz w:val="24"/>
          <w:lang w:val="en-US"/>
        </w:rPr>
        <w:t>Fakta lainnya ialah menunjukkan ada anggota Polisi Syariah Islam sebenarnya melakukan insiden khalwat pada tahun 2007.</w:t>
      </w:r>
      <w:proofErr w:type="gramEnd"/>
      <w:r w:rsidRPr="00466519">
        <w:rPr>
          <w:rFonts w:eastAsia="Times New Roman"/>
          <w:sz w:val="24"/>
          <w:lang w:val="en-US"/>
        </w:rPr>
        <w:t xml:space="preserve"> </w:t>
      </w:r>
      <w:proofErr w:type="gramStart"/>
      <w:r w:rsidRPr="00466519">
        <w:rPr>
          <w:rFonts w:eastAsia="Times New Roman"/>
          <w:sz w:val="24"/>
          <w:lang w:val="en-US"/>
        </w:rPr>
        <w:t>Warga di Kecamatan Ulee Kareng, Banda Aceh telah menangkap seorang petugas polisi Syariah dengan inisial RA karena melakukan tindakan cabul di toilet umum pada pukul 1.30 WIB di pagi.</w:t>
      </w:r>
      <w:proofErr w:type="gramEnd"/>
      <w:r w:rsidR="008306AE" w:rsidRPr="00466519">
        <w:rPr>
          <w:sz w:val="24"/>
        </w:rPr>
        <w:t xml:space="preserve"> </w:t>
      </w:r>
      <w:r w:rsidR="008306AE" w:rsidRPr="00466519">
        <w:rPr>
          <w:rFonts w:eastAsia="Times New Roman"/>
          <w:sz w:val="24"/>
          <w:lang w:val="en-US"/>
        </w:rPr>
        <w:t>Beberapa media online melaporkan kejadian tersebut, salah satunya adalah</w:t>
      </w:r>
      <w:r w:rsidR="00B30BAB" w:rsidRPr="00466519">
        <w:rPr>
          <w:rFonts w:eastAsia="Times New Roman"/>
          <w:sz w:val="24"/>
          <w:lang w:val="en-US"/>
        </w:rPr>
        <w:t xml:space="preserve"> </w:t>
      </w:r>
      <w:r w:rsidR="00B30BAB" w:rsidRPr="00466519">
        <w:rPr>
          <w:rFonts w:eastAsia="Times New Roman"/>
          <w:sz w:val="24"/>
          <w:lang w:val="en-US"/>
        </w:rPr>
        <w:fldChar w:fldCharType="begin" w:fldLock="1"/>
      </w:r>
      <w:r w:rsidR="0088230C" w:rsidRPr="00466519">
        <w:rPr>
          <w:rFonts w:eastAsia="Times New Roman"/>
          <w:sz w:val="24"/>
          <w:lang w:val="en-US"/>
        </w:rPr>
        <w:instrText>ADDIN CSL_CITATION {"citationItems":[{"id":"ITEM-1","itemData":{"author":[{"dropping-particle":"","family":"News.","given":"Antara","non-dropping-particle":"","parse-names":false,"suffix":""}],"id":"ITEM-1","issued":{"date-parts":[["2007"]]},"publisher-place":"aceh","title":"Berbuat Mesum, Seorang Polisi Syariah NAD Ditangkap Warga.","type":"article-newspaper"},"uris":["http://www.mendeley.com/documents/?uuid=a8d2976f-1560-420e-b581-0084ad17e68e"]}],"mendeley":{"formattedCitation":"(A. News., 2007)","manualFormatting":"(AntaraNews., 2007)","plainTextFormattedCitation":"(A. News., 2007)","previouslyFormattedCitation":"(A. News., 2007)"},"properties":{"noteIndex":0},"schema":"https://github.com/citation-style-language/schema/raw/master/csl-citation.json"}</w:instrText>
      </w:r>
      <w:r w:rsidR="00B30BAB" w:rsidRPr="00466519">
        <w:rPr>
          <w:rFonts w:eastAsia="Times New Roman"/>
          <w:sz w:val="24"/>
          <w:lang w:val="en-US"/>
        </w:rPr>
        <w:fldChar w:fldCharType="separate"/>
      </w:r>
      <w:r w:rsidR="0088230C" w:rsidRPr="00466519">
        <w:rPr>
          <w:rFonts w:eastAsia="Times New Roman"/>
          <w:noProof/>
          <w:sz w:val="24"/>
          <w:lang w:val="en-US"/>
        </w:rPr>
        <w:t>(Antara</w:t>
      </w:r>
      <w:r w:rsidR="00B30BAB" w:rsidRPr="00466519">
        <w:rPr>
          <w:rFonts w:eastAsia="Times New Roman"/>
          <w:noProof/>
          <w:sz w:val="24"/>
          <w:lang w:val="en-US"/>
        </w:rPr>
        <w:t>News., 2007)</w:t>
      </w:r>
      <w:r w:rsidR="00B30BAB" w:rsidRPr="00466519">
        <w:rPr>
          <w:rFonts w:eastAsia="Times New Roman"/>
          <w:sz w:val="24"/>
          <w:lang w:val="en-US"/>
        </w:rPr>
        <w:fldChar w:fldCharType="end"/>
      </w:r>
      <w:r w:rsidR="008306AE" w:rsidRPr="00466519">
        <w:rPr>
          <w:rFonts w:eastAsia="Times New Roman"/>
          <w:sz w:val="24"/>
          <w:lang w:val="en-US"/>
        </w:rPr>
        <w:t xml:space="preserve">. Dapat disimpulkan bahwa pelaksanaan </w:t>
      </w:r>
      <w:proofErr w:type="gramStart"/>
      <w:r w:rsidR="008306AE" w:rsidRPr="00466519">
        <w:rPr>
          <w:rFonts w:eastAsia="Times New Roman"/>
          <w:sz w:val="24"/>
          <w:lang w:val="en-US"/>
        </w:rPr>
        <w:t>Qanun  tidak</w:t>
      </w:r>
      <w:proofErr w:type="gramEnd"/>
      <w:r w:rsidR="008306AE" w:rsidRPr="00466519">
        <w:rPr>
          <w:rFonts w:eastAsia="Times New Roman"/>
          <w:sz w:val="24"/>
          <w:lang w:val="en-US"/>
        </w:rPr>
        <w:t xml:space="preserve"> profesional dalam menjalankan tugasnya</w:t>
      </w:r>
      <w:r w:rsidR="00E6457B" w:rsidRPr="00466519">
        <w:rPr>
          <w:rFonts w:eastAsia="Times New Roman"/>
          <w:sz w:val="24"/>
          <w:lang w:val="en-US"/>
        </w:rPr>
        <w:t>.</w:t>
      </w:r>
      <w:r w:rsidR="003F5C50" w:rsidRPr="00466519">
        <w:rPr>
          <w:rFonts w:eastAsia="Times New Roman"/>
          <w:sz w:val="24"/>
          <w:lang w:val="en-US"/>
        </w:rPr>
        <w:t xml:space="preserve"> </w:t>
      </w:r>
      <w:proofErr w:type="gramStart"/>
      <w:r w:rsidR="00E6457B" w:rsidRPr="00466519">
        <w:rPr>
          <w:rFonts w:eastAsia="Times New Roman"/>
          <w:sz w:val="24"/>
          <w:lang w:val="en-US"/>
        </w:rPr>
        <w:t>Sebagai tambahan, laporan remaja yang memperlihatkan diri mereka dituduh melakukan tindakan meskipun meskipun fakta bahwa pelaporan belum terbukti valid atau dikonfirmasi.</w:t>
      </w:r>
      <w:proofErr w:type="gramEnd"/>
      <w:r w:rsidR="00E6457B" w:rsidRPr="00466519">
        <w:rPr>
          <w:rFonts w:eastAsia="Times New Roman"/>
          <w:sz w:val="24"/>
          <w:lang w:val="en-US"/>
        </w:rPr>
        <w:t xml:space="preserve"> </w:t>
      </w:r>
      <w:proofErr w:type="gramStart"/>
      <w:r w:rsidR="00E6457B" w:rsidRPr="00466519">
        <w:rPr>
          <w:rFonts w:eastAsia="Times New Roman"/>
          <w:sz w:val="24"/>
          <w:lang w:val="en-US"/>
        </w:rPr>
        <w:t>Remaja di sekolah menengah bernama Putri.</w:t>
      </w:r>
      <w:proofErr w:type="gramEnd"/>
      <w:r w:rsidR="00324ED2" w:rsidRPr="00466519">
        <w:rPr>
          <w:rFonts w:eastAsia="Times New Roman"/>
          <w:sz w:val="24"/>
          <w:lang w:val="en-US"/>
        </w:rPr>
        <w:t xml:space="preserve"> Dia razia </w:t>
      </w:r>
      <w:proofErr w:type="gramStart"/>
      <w:r w:rsidR="00324ED2" w:rsidRPr="00466519">
        <w:rPr>
          <w:rFonts w:eastAsia="Times New Roman"/>
          <w:sz w:val="24"/>
          <w:lang w:val="en-US"/>
        </w:rPr>
        <w:t>dan  ditahan</w:t>
      </w:r>
      <w:proofErr w:type="gramEnd"/>
      <w:r w:rsidR="00324ED2" w:rsidRPr="00466519">
        <w:rPr>
          <w:rFonts w:eastAsia="Times New Roman"/>
          <w:sz w:val="24"/>
          <w:lang w:val="en-US"/>
        </w:rPr>
        <w:t xml:space="preserve">  bersama teman-temannya sampai tengah malam. </w:t>
      </w:r>
      <w:proofErr w:type="gramStart"/>
      <w:r w:rsidR="00324ED2" w:rsidRPr="00466519">
        <w:rPr>
          <w:rFonts w:eastAsia="Times New Roman"/>
          <w:sz w:val="24"/>
          <w:lang w:val="en-US"/>
        </w:rPr>
        <w:t>ia</w:t>
      </w:r>
      <w:proofErr w:type="gramEnd"/>
      <w:r w:rsidR="00324ED2" w:rsidRPr="00466519">
        <w:rPr>
          <w:rFonts w:eastAsia="Times New Roman"/>
          <w:sz w:val="24"/>
          <w:lang w:val="en-US"/>
        </w:rPr>
        <w:t xml:space="preserve"> dicurigai oleh polisi Syariah Islam melakukan khalwat. Akhirnya </w:t>
      </w:r>
      <w:proofErr w:type="gramStart"/>
      <w:r w:rsidR="00324ED2" w:rsidRPr="00466519">
        <w:rPr>
          <w:rFonts w:eastAsia="Times New Roman"/>
          <w:sz w:val="24"/>
          <w:lang w:val="en-US"/>
        </w:rPr>
        <w:t>ia</w:t>
      </w:r>
      <w:proofErr w:type="gramEnd"/>
      <w:r w:rsidR="00324ED2" w:rsidRPr="00466519">
        <w:rPr>
          <w:rFonts w:eastAsia="Times New Roman"/>
          <w:sz w:val="24"/>
          <w:lang w:val="en-US"/>
        </w:rPr>
        <w:t xml:space="preserve"> menerima hukuman sosial dalam bentuk pengecualian. Dia menghadapi tekanan psikologis ekstrem yang parah untuk bunuh diri</w:t>
      </w:r>
      <w:r w:rsidR="0088230C" w:rsidRPr="00466519">
        <w:rPr>
          <w:rFonts w:eastAsia="Times New Roman"/>
          <w:sz w:val="24"/>
          <w:lang w:val="en-US"/>
        </w:rPr>
        <w:t xml:space="preserve"> </w:t>
      </w:r>
      <w:r w:rsidR="0088230C" w:rsidRPr="00466519">
        <w:rPr>
          <w:rFonts w:eastAsia="Times New Roman"/>
          <w:sz w:val="24"/>
          <w:lang w:val="en-US"/>
        </w:rPr>
        <w:fldChar w:fldCharType="begin" w:fldLock="1"/>
      </w:r>
      <w:r w:rsidR="0088230C" w:rsidRPr="00466519">
        <w:rPr>
          <w:rFonts w:eastAsia="Times New Roman"/>
          <w:sz w:val="24"/>
          <w:lang w:val="en-US"/>
        </w:rPr>
        <w:instrText>ADDIN CSL_CITATION {"citationItems":[{"id":"ITEM-1","itemData":{"author":[{"dropping-particle":"","family":"Aceh","given":"Harian Rakyat","non-dropping-particle":"","parse-names":false,"suffix":""}],"id":"ITEM-1","issued":{"date-parts":[["2012"]]},"title":"Putri Bunuh Diri, Dituduh Melanggar Perda","type":"article-newspaper"},"uris":["http://www.mendeley.com/documents/?uuid=7dba11b1-073a-4831-bc40-17eab8d58eda"]}],"mendeley":{"formattedCitation":"(Aceh, 2012)","manualFormatting":"(Harian Aceh, 2012)","plainTextFormattedCitation":"(Aceh, 2012)","previouslyFormattedCitation":"(Aceh, 2012)"},"properties":{"noteIndex":0},"schema":"https://github.com/citation-style-language/schema/raw/master/csl-citation.json"}</w:instrText>
      </w:r>
      <w:r w:rsidR="0088230C" w:rsidRPr="00466519">
        <w:rPr>
          <w:rFonts w:eastAsia="Times New Roman"/>
          <w:sz w:val="24"/>
          <w:lang w:val="en-US"/>
        </w:rPr>
        <w:fldChar w:fldCharType="separate"/>
      </w:r>
      <w:r w:rsidR="0088230C" w:rsidRPr="00466519">
        <w:rPr>
          <w:rFonts w:eastAsia="Times New Roman"/>
          <w:noProof/>
          <w:sz w:val="24"/>
          <w:lang w:val="en-US"/>
        </w:rPr>
        <w:t>(Harian Aceh, 2012)</w:t>
      </w:r>
      <w:r w:rsidR="0088230C" w:rsidRPr="00466519">
        <w:rPr>
          <w:rFonts w:eastAsia="Times New Roman"/>
          <w:sz w:val="24"/>
          <w:lang w:val="en-US"/>
        </w:rPr>
        <w:fldChar w:fldCharType="end"/>
      </w:r>
      <w:r w:rsidR="00324ED2" w:rsidRPr="00466519">
        <w:rPr>
          <w:rFonts w:eastAsia="Times New Roman"/>
          <w:sz w:val="24"/>
          <w:lang w:val="en-US"/>
        </w:rPr>
        <w:t>.</w:t>
      </w:r>
      <w:r w:rsidR="003F5C50" w:rsidRPr="00466519">
        <w:rPr>
          <w:rFonts w:eastAsia="Times New Roman"/>
          <w:sz w:val="24"/>
          <w:lang w:val="en-US"/>
        </w:rPr>
        <w:t xml:space="preserve"> </w:t>
      </w:r>
      <w:r w:rsidR="00324ED2" w:rsidRPr="00466519">
        <w:rPr>
          <w:rFonts w:eastAsia="Times New Roman"/>
          <w:sz w:val="24"/>
          <w:lang w:val="en-US"/>
        </w:rPr>
        <w:t xml:space="preserve">Kejadian lain juga terjadi di Lhokseumawe Aceh Utara di mana untuk wanita </w:t>
      </w:r>
      <w:proofErr w:type="gramStart"/>
      <w:r w:rsidR="00324ED2" w:rsidRPr="00466519">
        <w:rPr>
          <w:rFonts w:eastAsia="Times New Roman"/>
          <w:sz w:val="24"/>
          <w:lang w:val="en-US"/>
        </w:rPr>
        <w:t>dilarang  naik</w:t>
      </w:r>
      <w:proofErr w:type="gramEnd"/>
      <w:r w:rsidR="00324ED2" w:rsidRPr="00466519">
        <w:rPr>
          <w:rFonts w:eastAsia="Times New Roman"/>
          <w:sz w:val="24"/>
          <w:lang w:val="en-US"/>
        </w:rPr>
        <w:t xml:space="preserve"> sepeda motor dengan cara mengangkang oleh pemerintah kota. </w:t>
      </w:r>
      <w:proofErr w:type="gramStart"/>
      <w:r w:rsidR="00324ED2" w:rsidRPr="00466519">
        <w:rPr>
          <w:rFonts w:eastAsia="Times New Roman"/>
          <w:sz w:val="24"/>
          <w:lang w:val="en-US"/>
        </w:rPr>
        <w:t>Pada kenyataannya, masalah ini lebih tentang masalah adat, meskipun Islam sendiri tidak pernah mengatakannya.</w:t>
      </w:r>
      <w:proofErr w:type="gramEnd"/>
    </w:p>
    <w:p w14:paraId="5B01D035" w14:textId="77777777" w:rsidR="003F5C50" w:rsidRPr="00466519" w:rsidRDefault="00123360" w:rsidP="004F715C">
      <w:pPr>
        <w:spacing w:line="360" w:lineRule="auto"/>
        <w:ind w:firstLine="0"/>
        <w:rPr>
          <w:rFonts w:eastAsia="Times New Roman"/>
          <w:sz w:val="24"/>
          <w:lang w:val="en-US"/>
        </w:rPr>
      </w:pPr>
      <w:r w:rsidRPr="00466519">
        <w:rPr>
          <w:rFonts w:eastAsia="Times New Roman"/>
          <w:sz w:val="24"/>
          <w:lang w:val="en-US"/>
        </w:rPr>
        <w:tab/>
      </w:r>
      <w:proofErr w:type="gramStart"/>
      <w:r w:rsidRPr="00466519">
        <w:rPr>
          <w:rFonts w:eastAsia="Times New Roman"/>
          <w:sz w:val="24"/>
          <w:lang w:val="en-US"/>
        </w:rPr>
        <w:t xml:space="preserve">Penilaian atas kerangka kerja </w:t>
      </w:r>
      <w:r w:rsidRPr="00466519">
        <w:rPr>
          <w:rFonts w:eastAsia="Times New Roman"/>
          <w:i/>
          <w:sz w:val="24"/>
          <w:lang w:val="en-US"/>
        </w:rPr>
        <w:t>struktur birokrasi</w:t>
      </w:r>
      <w:r w:rsidRPr="00466519">
        <w:rPr>
          <w:rFonts w:eastAsia="Times New Roman"/>
          <w:sz w:val="24"/>
          <w:lang w:val="en-US"/>
        </w:rPr>
        <w:t xml:space="preserve"> berkaitan dengan tinjauan implementasi terhadap kerjasama yang berhasil antara pemerintah dan organisasi nonpemerintah.</w:t>
      </w:r>
      <w:proofErr w:type="gramEnd"/>
      <w:r w:rsidRPr="00466519">
        <w:rPr>
          <w:rFonts w:eastAsia="Times New Roman"/>
          <w:sz w:val="24"/>
          <w:lang w:val="en-US"/>
        </w:rPr>
        <w:t xml:space="preserve"> </w:t>
      </w:r>
      <w:proofErr w:type="gramStart"/>
      <w:r w:rsidRPr="00466519">
        <w:rPr>
          <w:rFonts w:eastAsia="Times New Roman"/>
          <w:sz w:val="24"/>
          <w:lang w:val="en-US"/>
        </w:rPr>
        <w:t xml:space="preserve">Dapat dilihat bahwa beberapa LSM terlibat </w:t>
      </w:r>
      <w:r w:rsidRPr="00466519">
        <w:rPr>
          <w:rFonts w:eastAsia="Times New Roman"/>
          <w:sz w:val="24"/>
          <w:lang w:val="en-US"/>
        </w:rPr>
        <w:lastRenderedPageBreak/>
        <w:t>menyuarakan keberatan terhadap Qanun.</w:t>
      </w:r>
      <w:proofErr w:type="gramEnd"/>
      <w:r w:rsidRPr="00466519">
        <w:rPr>
          <w:rFonts w:eastAsia="Times New Roman"/>
          <w:sz w:val="24"/>
          <w:lang w:val="en-US"/>
        </w:rPr>
        <w:t xml:space="preserve"> </w:t>
      </w:r>
      <w:proofErr w:type="gramStart"/>
      <w:r w:rsidRPr="00466519">
        <w:rPr>
          <w:rFonts w:eastAsia="Times New Roman"/>
          <w:sz w:val="24"/>
          <w:lang w:val="en-US"/>
        </w:rPr>
        <w:t>Ini menunjukkan bahwa tidak ada kerjasama yang berhasil dengan organisasi non-pemerintah yang dibentuk oleh Pemerintah Aceh untuk menyelesaikan aksi penolakan ini.</w:t>
      </w:r>
      <w:proofErr w:type="gramEnd"/>
      <w:r w:rsidRPr="00466519">
        <w:rPr>
          <w:rFonts w:eastAsia="Times New Roman"/>
          <w:sz w:val="24"/>
          <w:lang w:val="en-US"/>
        </w:rPr>
        <w:t xml:space="preserve"> </w:t>
      </w:r>
      <w:proofErr w:type="gramStart"/>
      <w:r w:rsidRPr="00466519">
        <w:rPr>
          <w:rFonts w:eastAsia="Times New Roman"/>
          <w:sz w:val="24"/>
          <w:lang w:val="en-US"/>
        </w:rPr>
        <w:t>Kondisi tersebut menyebabkan Qanun tidak dapat berjalan secara efektif.</w:t>
      </w:r>
      <w:proofErr w:type="gramEnd"/>
      <w:r w:rsidR="003F5C50" w:rsidRPr="00466519">
        <w:rPr>
          <w:rFonts w:eastAsia="Times New Roman"/>
          <w:sz w:val="24"/>
          <w:lang w:val="en-US"/>
        </w:rPr>
        <w:t xml:space="preserve"> </w:t>
      </w:r>
      <w:r w:rsidRPr="00466519">
        <w:rPr>
          <w:rFonts w:eastAsia="Times New Roman"/>
          <w:sz w:val="24"/>
          <w:lang w:val="en-US"/>
        </w:rPr>
        <w:t>Untuk empat variabel yang disebutkan di atas oleh</w:t>
      </w:r>
      <w:r w:rsidR="00822CB3" w:rsidRPr="00466519">
        <w:rPr>
          <w:rFonts w:eastAsia="Times New Roman"/>
          <w:sz w:val="24"/>
          <w:lang w:val="en-US"/>
        </w:rPr>
        <w:t xml:space="preserve"> </w:t>
      </w:r>
      <w:r w:rsidR="00822CB3" w:rsidRPr="00466519">
        <w:rPr>
          <w:rFonts w:eastAsia="Times New Roman"/>
          <w:sz w:val="24"/>
          <w:lang w:val="en-US"/>
        </w:rPr>
        <w:fldChar w:fldCharType="begin" w:fldLock="1"/>
      </w:r>
      <w:r w:rsidR="00507E14" w:rsidRPr="00466519">
        <w:rPr>
          <w:rFonts w:eastAsia="Times New Roman"/>
          <w:sz w:val="24"/>
          <w:lang w:val="en-US"/>
        </w:rPr>
        <w:instrText>ADDIN CSL_CITATION {"citationItems":[{"id":"ITEM-1","itemData":{"author":[{"dropping-particle":"","family":"Edward","given":"George.C.","non-dropping-particle":"","parse-names":false,"suffix":""}],"id":"ITEM-1","issued":{"date-parts":[["1980"]]},"publisher":"Washington DC: Congressional Quarterly Press.","publisher-place":"Washington DC","title":"Implementing public policy","type":"book"},"uris":["http://www.mendeley.com/documents/?uuid=25148460-7b62-4c4e-8110-afe9042d5578"]}],"mendeley":{"formattedCitation":"(Edward, 1980)","plainTextFormattedCitation":"(Edward, 1980)","previouslyFormattedCitation":"(Edward, 1980)"},"properties":{"noteIndex":0},"schema":"https://github.com/citation-style-language/schema/raw/master/csl-citation.json"}</w:instrText>
      </w:r>
      <w:r w:rsidR="00822CB3" w:rsidRPr="00466519">
        <w:rPr>
          <w:rFonts w:eastAsia="Times New Roman"/>
          <w:sz w:val="24"/>
          <w:lang w:val="en-US"/>
        </w:rPr>
        <w:fldChar w:fldCharType="separate"/>
      </w:r>
      <w:r w:rsidR="00822CB3" w:rsidRPr="00466519">
        <w:rPr>
          <w:rFonts w:eastAsia="Times New Roman"/>
          <w:noProof/>
          <w:sz w:val="24"/>
          <w:lang w:val="en-US"/>
        </w:rPr>
        <w:t>(Edward, 1980)</w:t>
      </w:r>
      <w:r w:rsidR="00822CB3" w:rsidRPr="00466519">
        <w:rPr>
          <w:rFonts w:eastAsia="Times New Roman"/>
          <w:sz w:val="24"/>
          <w:lang w:val="en-US"/>
        </w:rPr>
        <w:fldChar w:fldCharType="end"/>
      </w:r>
      <w:r w:rsidRPr="00466519">
        <w:rPr>
          <w:rFonts w:eastAsia="Times New Roman"/>
          <w:sz w:val="24"/>
          <w:lang w:val="en-US"/>
        </w:rPr>
        <w:t xml:space="preserve"> dapat disimpulkan bahwa masih banyak kekurangan dalam penerapan Qanun. </w:t>
      </w:r>
      <w:proofErr w:type="gramStart"/>
      <w:r w:rsidRPr="00466519">
        <w:rPr>
          <w:rFonts w:eastAsia="Times New Roman"/>
          <w:sz w:val="24"/>
          <w:lang w:val="en-US"/>
        </w:rPr>
        <w:t>Penolakan yang muncul secara tidak langsung menjadi hambatan utama dalam implementasi Qanun.</w:t>
      </w:r>
      <w:proofErr w:type="gramEnd"/>
      <w:r w:rsidRPr="00466519">
        <w:rPr>
          <w:rFonts w:eastAsia="Times New Roman"/>
          <w:sz w:val="24"/>
          <w:lang w:val="en-US"/>
        </w:rPr>
        <w:t xml:space="preserve"> </w:t>
      </w:r>
      <w:proofErr w:type="gramStart"/>
      <w:r w:rsidRPr="00466519">
        <w:rPr>
          <w:rFonts w:eastAsia="Times New Roman"/>
          <w:sz w:val="24"/>
          <w:lang w:val="en-US"/>
        </w:rPr>
        <w:t>Isi materi qanun dan sikap pelaksana kebijakan menjadi faktor penghambat yang terus dibenahi hingga saat ini.</w:t>
      </w:r>
      <w:proofErr w:type="gramEnd"/>
      <w:r w:rsidRPr="00466519">
        <w:rPr>
          <w:rFonts w:eastAsia="Times New Roman"/>
          <w:sz w:val="24"/>
          <w:lang w:val="en-US"/>
        </w:rPr>
        <w:t xml:space="preserve"> </w:t>
      </w:r>
      <w:proofErr w:type="gramStart"/>
      <w:r w:rsidRPr="00466519">
        <w:rPr>
          <w:rFonts w:eastAsia="Times New Roman"/>
          <w:sz w:val="24"/>
          <w:lang w:val="en-US"/>
        </w:rPr>
        <w:t>Untuk mengatasi tantangan ini, orang hanya ingin penerapan Syariah Islam di semua bidang kehidupan sebesar mungkin.</w:t>
      </w:r>
      <w:proofErr w:type="gramEnd"/>
    </w:p>
    <w:p w14:paraId="06CA2AB5" w14:textId="495A40C8" w:rsidR="00BB4E87" w:rsidRPr="00466519" w:rsidRDefault="00123360" w:rsidP="004F715C">
      <w:pPr>
        <w:spacing w:line="360" w:lineRule="auto"/>
        <w:ind w:firstLine="720"/>
        <w:rPr>
          <w:rFonts w:eastAsia="Times New Roman"/>
          <w:sz w:val="24"/>
          <w:lang w:val="en-US"/>
        </w:rPr>
      </w:pPr>
      <w:proofErr w:type="gramStart"/>
      <w:r w:rsidRPr="00466519">
        <w:rPr>
          <w:rFonts w:eastAsia="Times New Roman"/>
          <w:sz w:val="24"/>
          <w:lang w:val="en-US"/>
        </w:rPr>
        <w:t>Qanun dapat mewakili semua aspek.</w:t>
      </w:r>
      <w:proofErr w:type="gramEnd"/>
      <w:r w:rsidRPr="00466519">
        <w:rPr>
          <w:rFonts w:eastAsia="Times New Roman"/>
          <w:sz w:val="24"/>
          <w:lang w:val="en-US"/>
        </w:rPr>
        <w:t xml:space="preserve"> Konsepsi Qanun tentang persepsi nilai lokal </w:t>
      </w:r>
      <w:proofErr w:type="gramStart"/>
      <w:r w:rsidRPr="00466519">
        <w:rPr>
          <w:rFonts w:eastAsia="Times New Roman"/>
          <w:sz w:val="24"/>
          <w:lang w:val="en-US"/>
        </w:rPr>
        <w:t>akan</w:t>
      </w:r>
      <w:proofErr w:type="gramEnd"/>
      <w:r w:rsidRPr="00466519">
        <w:rPr>
          <w:rFonts w:eastAsia="Times New Roman"/>
          <w:sz w:val="24"/>
          <w:lang w:val="en-US"/>
        </w:rPr>
        <w:t xml:space="preserve"> menghilangkan konflik horizontal. </w:t>
      </w:r>
      <w:proofErr w:type="gramStart"/>
      <w:r w:rsidRPr="00466519">
        <w:rPr>
          <w:rFonts w:eastAsia="Times New Roman"/>
          <w:sz w:val="24"/>
          <w:lang w:val="en-US"/>
        </w:rPr>
        <w:t>Dalam membaca Alquran dan Hadits harus ada pemahaman yang mendalam.</w:t>
      </w:r>
      <w:proofErr w:type="gramEnd"/>
      <w:r w:rsidRPr="00466519">
        <w:rPr>
          <w:rFonts w:eastAsia="Times New Roman"/>
          <w:sz w:val="24"/>
          <w:lang w:val="en-US"/>
        </w:rPr>
        <w:t xml:space="preserve"> </w:t>
      </w:r>
      <w:proofErr w:type="gramStart"/>
      <w:r w:rsidRPr="00466519">
        <w:rPr>
          <w:rFonts w:eastAsia="Times New Roman"/>
          <w:sz w:val="24"/>
          <w:lang w:val="en-US"/>
        </w:rPr>
        <w:t>Definisi ini seringkali perlu disesuaikan dengan keadaan sosial yang ada.</w:t>
      </w:r>
      <w:proofErr w:type="gramEnd"/>
      <w:r w:rsidR="00BB4E87" w:rsidRPr="00466519">
        <w:rPr>
          <w:rFonts w:eastAsia="Times New Roman"/>
          <w:sz w:val="24"/>
          <w:lang w:val="en-US"/>
        </w:rPr>
        <w:t xml:space="preserve"> Sehingga isi materi qanun bisa </w:t>
      </w:r>
      <w:proofErr w:type="gramStart"/>
      <w:r w:rsidR="00BB4E87" w:rsidRPr="00466519">
        <w:rPr>
          <w:rFonts w:eastAsia="Times New Roman"/>
          <w:sz w:val="24"/>
          <w:lang w:val="en-US"/>
        </w:rPr>
        <w:t>diterima  oleh</w:t>
      </w:r>
      <w:proofErr w:type="gramEnd"/>
      <w:r w:rsidR="00BB4E87" w:rsidRPr="00466519">
        <w:rPr>
          <w:rFonts w:eastAsia="Times New Roman"/>
          <w:sz w:val="24"/>
          <w:lang w:val="en-US"/>
        </w:rPr>
        <w:t xml:space="preserve"> publik.</w:t>
      </w:r>
      <w:r w:rsidR="005F6A20" w:rsidRPr="00466519">
        <w:rPr>
          <w:rFonts w:eastAsia="Times New Roman"/>
          <w:sz w:val="24"/>
          <w:lang w:val="en-US"/>
        </w:rPr>
        <w:t xml:space="preserve"> </w:t>
      </w:r>
      <w:r w:rsidR="00BB4E87" w:rsidRPr="00466519">
        <w:rPr>
          <w:rFonts w:eastAsia="Times New Roman"/>
          <w:sz w:val="24"/>
          <w:lang w:val="en-US"/>
        </w:rPr>
        <w:t xml:space="preserve">Sistem </w:t>
      </w:r>
      <w:proofErr w:type="gramStart"/>
      <w:r w:rsidR="00BB4E87" w:rsidRPr="00466519">
        <w:rPr>
          <w:rFonts w:eastAsia="Times New Roman"/>
          <w:sz w:val="24"/>
          <w:lang w:val="en-US"/>
        </w:rPr>
        <w:t>rekrutmen  harus</w:t>
      </w:r>
      <w:proofErr w:type="gramEnd"/>
      <w:r w:rsidR="00BB4E87" w:rsidRPr="00466519">
        <w:rPr>
          <w:rFonts w:eastAsia="Times New Roman"/>
          <w:sz w:val="24"/>
          <w:lang w:val="en-US"/>
        </w:rPr>
        <w:t xml:space="preserve"> selektif untuk meningkatkan  kualitas dari pelaksanaan. </w:t>
      </w:r>
      <w:proofErr w:type="gramStart"/>
      <w:r w:rsidR="00BB4E87" w:rsidRPr="00466519">
        <w:rPr>
          <w:rFonts w:eastAsia="Times New Roman"/>
          <w:sz w:val="24"/>
          <w:lang w:val="en-US"/>
        </w:rPr>
        <w:t>Selanjutnya Pelaksana qanun haruslah orang-orang yang berkualitas, memiliki pengalaman dan memiliki standar moral yang tinggi.</w:t>
      </w:r>
      <w:proofErr w:type="gramEnd"/>
      <w:r w:rsidR="00BB4E87" w:rsidRPr="00466519">
        <w:rPr>
          <w:rFonts w:eastAsia="Times New Roman"/>
          <w:sz w:val="24"/>
          <w:lang w:val="en-US"/>
        </w:rPr>
        <w:t xml:space="preserve"> </w:t>
      </w:r>
      <w:proofErr w:type="gramStart"/>
      <w:r w:rsidR="00BB4E87" w:rsidRPr="00466519">
        <w:rPr>
          <w:rFonts w:eastAsia="Times New Roman"/>
          <w:sz w:val="24"/>
          <w:lang w:val="en-US"/>
        </w:rPr>
        <w:t>Sikap harus tercermin dalam setiap tindakan.</w:t>
      </w:r>
      <w:proofErr w:type="gramEnd"/>
      <w:r w:rsidR="00BB4E87" w:rsidRPr="00466519">
        <w:rPr>
          <w:rFonts w:eastAsia="Times New Roman"/>
          <w:sz w:val="24"/>
          <w:lang w:val="en-US"/>
        </w:rPr>
        <w:t xml:space="preserve"> </w:t>
      </w:r>
      <w:proofErr w:type="gramStart"/>
      <w:r w:rsidR="00BB4E87" w:rsidRPr="00466519">
        <w:rPr>
          <w:rFonts w:eastAsia="Times New Roman"/>
          <w:sz w:val="24"/>
          <w:lang w:val="en-US"/>
        </w:rPr>
        <w:t>Pelaksanaan diharapkan dapat melakukan tugasnya secara efisien dan setara dengan persiapan yang baik.</w:t>
      </w:r>
      <w:proofErr w:type="gramEnd"/>
      <w:r w:rsidR="003F5C50" w:rsidRPr="00466519">
        <w:rPr>
          <w:rFonts w:eastAsia="Times New Roman"/>
          <w:sz w:val="24"/>
          <w:lang w:val="en-US"/>
        </w:rPr>
        <w:t xml:space="preserve"> </w:t>
      </w:r>
      <w:proofErr w:type="gramStart"/>
      <w:r w:rsidR="00BB4E87" w:rsidRPr="00466519">
        <w:rPr>
          <w:rFonts w:eastAsia="Times New Roman"/>
          <w:sz w:val="24"/>
          <w:lang w:val="en-US"/>
        </w:rPr>
        <w:t xml:space="preserve">Melihat diskusi yang sedang berlangsung sekarang tampaknya </w:t>
      </w:r>
      <w:r w:rsidR="00BB4E87" w:rsidRPr="00466519">
        <w:rPr>
          <w:rFonts w:eastAsia="Times New Roman"/>
          <w:sz w:val="24"/>
          <w:lang w:val="en-US"/>
        </w:rPr>
        <w:lastRenderedPageBreak/>
        <w:t>itu bukan penolakan terhadap Syariah Islam, tetapi penolakan terhadap isi materi Qanun dan sistem implementasi Qanun.</w:t>
      </w:r>
      <w:proofErr w:type="gramEnd"/>
      <w:r w:rsidR="00BB4E87" w:rsidRPr="00466519">
        <w:rPr>
          <w:rFonts w:eastAsia="Times New Roman"/>
          <w:sz w:val="24"/>
          <w:lang w:val="en-US"/>
        </w:rPr>
        <w:t xml:space="preserve"> </w:t>
      </w:r>
      <w:proofErr w:type="gramStart"/>
      <w:r w:rsidR="00BB4E87" w:rsidRPr="00466519">
        <w:rPr>
          <w:rFonts w:eastAsia="Times New Roman"/>
          <w:sz w:val="24"/>
          <w:lang w:val="en-US"/>
        </w:rPr>
        <w:t>Secara pribadi, peneliti masih sangat yakin bahwa hampir semua orang Aceh berada di belakang untuk mendukung implementasi Qanun.</w:t>
      </w:r>
      <w:proofErr w:type="gramEnd"/>
      <w:r w:rsidR="00BB4E87" w:rsidRPr="00466519">
        <w:rPr>
          <w:rFonts w:eastAsia="Times New Roman"/>
          <w:sz w:val="24"/>
          <w:lang w:val="en-US"/>
        </w:rPr>
        <w:t xml:space="preserve"> Selama Qanun diterapkan dengan sangat baik, </w:t>
      </w:r>
      <w:proofErr w:type="gramStart"/>
      <w:r w:rsidR="00BB4E87" w:rsidRPr="00466519">
        <w:rPr>
          <w:rFonts w:eastAsia="Times New Roman"/>
          <w:sz w:val="24"/>
          <w:lang w:val="en-US"/>
        </w:rPr>
        <w:t>ia</w:t>
      </w:r>
      <w:proofErr w:type="gramEnd"/>
      <w:r w:rsidR="00BB4E87" w:rsidRPr="00466519">
        <w:rPr>
          <w:rFonts w:eastAsia="Times New Roman"/>
          <w:sz w:val="24"/>
          <w:lang w:val="en-US"/>
        </w:rPr>
        <w:t xml:space="preserve"> mencakup semua aspek kehidupan dan penerapan tidak membeda-bedakan.</w:t>
      </w:r>
    </w:p>
    <w:p w14:paraId="4ED2BC23" w14:textId="267403BC" w:rsidR="00D97B48" w:rsidRPr="00466519" w:rsidRDefault="00BB4E87" w:rsidP="004F715C">
      <w:pPr>
        <w:spacing w:line="360" w:lineRule="auto"/>
        <w:ind w:firstLine="0"/>
        <w:rPr>
          <w:rFonts w:eastAsia="Times New Roman"/>
          <w:sz w:val="24"/>
          <w:lang w:val="en-US"/>
        </w:rPr>
      </w:pPr>
      <w:r w:rsidRPr="00466519">
        <w:rPr>
          <w:rFonts w:eastAsia="Times New Roman"/>
          <w:sz w:val="24"/>
          <w:lang w:val="en-US"/>
        </w:rPr>
        <w:tab/>
        <w:t xml:space="preserve">Tinjauan di atas dapat menjawab pertanyaan-pertanyaan penting yang diuraikan dalam pendahuluan termasuk: "Bagaimana Qanun Syariah Islam diberlakukan di Aceh? Dan faktor-faktor </w:t>
      </w:r>
      <w:proofErr w:type="gramStart"/>
      <w:r w:rsidRPr="00466519">
        <w:rPr>
          <w:rFonts w:eastAsia="Times New Roman"/>
          <w:sz w:val="24"/>
          <w:lang w:val="en-US"/>
        </w:rPr>
        <w:t>apa</w:t>
      </w:r>
      <w:proofErr w:type="gramEnd"/>
      <w:r w:rsidRPr="00466519">
        <w:rPr>
          <w:rFonts w:eastAsia="Times New Roman"/>
          <w:sz w:val="24"/>
          <w:lang w:val="en-US"/>
        </w:rPr>
        <w:t xml:space="preserve"> yang menghambat penerapan Qanun Syariah Islam di Aceh.</w:t>
      </w:r>
      <w:r w:rsidR="00D97B48" w:rsidRPr="00466519">
        <w:rPr>
          <w:rFonts w:eastAsia="Times New Roman"/>
          <w:sz w:val="24"/>
          <w:lang w:val="en-US"/>
        </w:rPr>
        <w:t xml:space="preserve"> </w:t>
      </w:r>
      <w:proofErr w:type="gramStart"/>
      <w:r w:rsidR="00D97B48" w:rsidRPr="00466519">
        <w:rPr>
          <w:rFonts w:eastAsia="Times New Roman"/>
          <w:sz w:val="24"/>
          <w:lang w:val="en-US"/>
        </w:rPr>
        <w:t>Jawabannya adalah implementasi Qanun jauh dari ideal.</w:t>
      </w:r>
      <w:proofErr w:type="gramEnd"/>
      <w:r w:rsidR="00D97B48" w:rsidRPr="00466519">
        <w:rPr>
          <w:rFonts w:eastAsia="Times New Roman"/>
          <w:sz w:val="24"/>
          <w:lang w:val="en-US"/>
        </w:rPr>
        <w:t xml:space="preserve"> </w:t>
      </w:r>
      <w:proofErr w:type="gramStart"/>
      <w:r w:rsidR="00D97B48" w:rsidRPr="00466519">
        <w:rPr>
          <w:rFonts w:eastAsia="Times New Roman"/>
          <w:sz w:val="24"/>
          <w:lang w:val="en-US"/>
        </w:rPr>
        <w:t>Masalah datang dari dua sumber, yaitu iklim sosial masyarakat dan pelaksana Qanun.</w:t>
      </w:r>
      <w:proofErr w:type="gramEnd"/>
      <w:r w:rsidR="003F5C50" w:rsidRPr="00466519">
        <w:rPr>
          <w:rFonts w:eastAsia="Times New Roman"/>
          <w:sz w:val="24"/>
          <w:lang w:val="en-US"/>
        </w:rPr>
        <w:t xml:space="preserve"> </w:t>
      </w:r>
      <w:proofErr w:type="gramStart"/>
      <w:r w:rsidR="00D97B48" w:rsidRPr="00466519">
        <w:rPr>
          <w:rFonts w:eastAsia="Times New Roman"/>
          <w:sz w:val="24"/>
          <w:lang w:val="en-US"/>
        </w:rPr>
        <w:t>Iklim sosial masyarakat menunjukkan penentangannya terhadap materi dari Qanun Islam Qanun yang isinya tidak lengkap.</w:t>
      </w:r>
      <w:proofErr w:type="gramEnd"/>
      <w:r w:rsidR="00D97B48" w:rsidRPr="00466519">
        <w:rPr>
          <w:rFonts w:eastAsia="Times New Roman"/>
          <w:sz w:val="24"/>
          <w:lang w:val="en-US"/>
        </w:rPr>
        <w:t xml:space="preserve"> </w:t>
      </w:r>
      <w:proofErr w:type="gramStart"/>
      <w:r w:rsidR="00D97B48" w:rsidRPr="00466519">
        <w:rPr>
          <w:rFonts w:eastAsia="Times New Roman"/>
          <w:sz w:val="24"/>
          <w:lang w:val="en-US"/>
        </w:rPr>
        <w:t>Qanun dianggap hanya mengatur masalah yang berkontribusi pada moralitas dan masalah pribadi, seperti melarang perzinahan, menipu, berjudi, atau khamar.</w:t>
      </w:r>
      <w:proofErr w:type="gramEnd"/>
      <w:r w:rsidR="00D97B48" w:rsidRPr="00466519">
        <w:rPr>
          <w:rFonts w:eastAsia="Times New Roman"/>
          <w:sz w:val="24"/>
          <w:lang w:val="en-US"/>
        </w:rPr>
        <w:t xml:space="preserve"> </w:t>
      </w:r>
      <w:proofErr w:type="gramStart"/>
      <w:r w:rsidR="00D97B48" w:rsidRPr="00466519">
        <w:rPr>
          <w:rFonts w:eastAsia="Times New Roman"/>
          <w:sz w:val="24"/>
          <w:lang w:val="en-US"/>
        </w:rPr>
        <w:t>Namun, kerap mengabaikan masalah sosial lainnya di aceh.</w:t>
      </w:r>
      <w:proofErr w:type="gramEnd"/>
      <w:r w:rsidR="00D97B48" w:rsidRPr="00466519">
        <w:rPr>
          <w:rFonts w:eastAsia="Times New Roman"/>
          <w:sz w:val="24"/>
          <w:lang w:val="en-US"/>
        </w:rPr>
        <w:t xml:space="preserve"> </w:t>
      </w:r>
      <w:proofErr w:type="gramStart"/>
      <w:r w:rsidR="00D97B48" w:rsidRPr="00466519">
        <w:rPr>
          <w:rFonts w:eastAsia="Times New Roman"/>
          <w:sz w:val="24"/>
          <w:lang w:val="en-US"/>
        </w:rPr>
        <w:t>Akibatnya, Qanun tidak dapat mengatasi masalah lingkungan.</w:t>
      </w:r>
      <w:proofErr w:type="gramEnd"/>
      <w:r w:rsidR="00D97B48" w:rsidRPr="00466519">
        <w:rPr>
          <w:rFonts w:eastAsia="Times New Roman"/>
          <w:sz w:val="24"/>
          <w:lang w:val="en-US"/>
        </w:rPr>
        <w:t xml:space="preserve"> </w:t>
      </w:r>
      <w:proofErr w:type="gramStart"/>
      <w:r w:rsidR="00D97B48" w:rsidRPr="00466519">
        <w:rPr>
          <w:rFonts w:eastAsia="Times New Roman"/>
          <w:sz w:val="24"/>
          <w:lang w:val="en-US"/>
        </w:rPr>
        <w:t>Ini bertentangan dengan prinsip yang dikatakan oleh Easton bahwa idealnya kebijakan publik dimaksudkan untuk menyelesaikan masalah tertentu.</w:t>
      </w:r>
      <w:proofErr w:type="gramEnd"/>
      <w:r w:rsidR="003F5C50" w:rsidRPr="00466519">
        <w:rPr>
          <w:rFonts w:eastAsia="Times New Roman"/>
          <w:sz w:val="24"/>
          <w:lang w:val="en-US"/>
        </w:rPr>
        <w:t xml:space="preserve"> </w:t>
      </w:r>
      <w:proofErr w:type="gramStart"/>
      <w:r w:rsidR="00D97B48" w:rsidRPr="00466519">
        <w:rPr>
          <w:rFonts w:eastAsia="Times New Roman"/>
          <w:sz w:val="24"/>
          <w:lang w:val="en-US"/>
        </w:rPr>
        <w:t>Kenyataannya, tantangan datang dari tubuh pelaksana Qanun sendiri juga.</w:t>
      </w:r>
      <w:proofErr w:type="gramEnd"/>
      <w:r w:rsidR="00D97B48" w:rsidRPr="00466519">
        <w:rPr>
          <w:rFonts w:eastAsia="Times New Roman"/>
          <w:sz w:val="24"/>
          <w:lang w:val="en-US"/>
        </w:rPr>
        <w:t xml:space="preserve"> Dengan ulasan tersebut dapat dinyatakan bahwa itu tidak etis dan bias dalam </w:t>
      </w:r>
      <w:r w:rsidR="00D97B48" w:rsidRPr="00466519">
        <w:rPr>
          <w:rFonts w:eastAsia="Times New Roman"/>
          <w:sz w:val="24"/>
          <w:lang w:val="en-US"/>
        </w:rPr>
        <w:lastRenderedPageBreak/>
        <w:t>penerapan Qanun.</w:t>
      </w:r>
      <w:r w:rsidR="00D92F2B" w:rsidRPr="00466519">
        <w:rPr>
          <w:rFonts w:eastAsia="Times New Roman"/>
          <w:sz w:val="24"/>
          <w:lang w:val="en-US"/>
        </w:rPr>
        <w:t xml:space="preserve"> </w:t>
      </w:r>
      <w:proofErr w:type="gramStart"/>
      <w:r w:rsidR="00D92F2B" w:rsidRPr="00466519">
        <w:rPr>
          <w:rFonts w:eastAsia="Times New Roman"/>
          <w:sz w:val="24"/>
          <w:lang w:val="en-US"/>
        </w:rPr>
        <w:t>Ada sekelompok individu kebal dengan hukum yang membuat kebijakan dari penerapan qanun tersebut dirasakan tidak adil.</w:t>
      </w:r>
      <w:proofErr w:type="gramEnd"/>
      <w:r w:rsidR="00D92F2B" w:rsidRPr="00466519">
        <w:rPr>
          <w:rFonts w:eastAsia="Times New Roman"/>
          <w:sz w:val="24"/>
          <w:lang w:val="en-US"/>
        </w:rPr>
        <w:t xml:space="preserve">  </w:t>
      </w:r>
      <w:proofErr w:type="gramStart"/>
      <w:r w:rsidR="00D92F2B" w:rsidRPr="00466519">
        <w:rPr>
          <w:rFonts w:eastAsia="Times New Roman"/>
          <w:sz w:val="24"/>
          <w:lang w:val="en-US"/>
        </w:rPr>
        <w:t>Kasus perzinahan, penipuan, dan pencurian bisa dihukum berat.</w:t>
      </w:r>
      <w:proofErr w:type="gramEnd"/>
      <w:r w:rsidR="00D92F2B" w:rsidRPr="00466519">
        <w:rPr>
          <w:rFonts w:eastAsia="Times New Roman"/>
          <w:sz w:val="24"/>
          <w:lang w:val="en-US"/>
        </w:rPr>
        <w:t xml:space="preserve"> </w:t>
      </w:r>
      <w:proofErr w:type="gramStart"/>
      <w:r w:rsidR="00D92F2B" w:rsidRPr="00466519">
        <w:rPr>
          <w:rFonts w:eastAsia="Times New Roman"/>
          <w:sz w:val="24"/>
          <w:lang w:val="en-US"/>
        </w:rPr>
        <w:t>Tetapi penerapan hukum Islam kabur bagi para elit yang melakukan korupsi, dan bahkan hukumannya tidak ditentukan dalam Qanun.</w:t>
      </w:r>
      <w:proofErr w:type="gramEnd"/>
      <w:r w:rsidR="00D92F2B" w:rsidRPr="00466519">
        <w:rPr>
          <w:rFonts w:eastAsia="Times New Roman"/>
          <w:sz w:val="24"/>
          <w:lang w:val="en-US"/>
        </w:rPr>
        <w:t xml:space="preserve"> </w:t>
      </w:r>
      <w:proofErr w:type="gramStart"/>
      <w:r w:rsidR="00D92F2B" w:rsidRPr="00466519">
        <w:rPr>
          <w:rFonts w:eastAsia="Times New Roman"/>
          <w:sz w:val="24"/>
          <w:lang w:val="en-US"/>
        </w:rPr>
        <w:t>Kita bisa melihat ini tanpa adanya Qanun yang mengatur tentang korupsi.</w:t>
      </w:r>
      <w:proofErr w:type="gramEnd"/>
    </w:p>
    <w:p w14:paraId="4BC01D49" w14:textId="77777777" w:rsidR="005F6A20" w:rsidRPr="00466519" w:rsidRDefault="005F6A20" w:rsidP="004F715C">
      <w:pPr>
        <w:spacing w:line="360" w:lineRule="auto"/>
        <w:ind w:firstLine="0"/>
        <w:rPr>
          <w:rFonts w:eastAsia="Times New Roman"/>
          <w:b/>
          <w:sz w:val="24"/>
          <w:lang w:val="en-US"/>
        </w:rPr>
      </w:pPr>
    </w:p>
    <w:p w14:paraId="5EBF93A6" w14:textId="77777777" w:rsidR="00D92F2B" w:rsidRPr="00466519" w:rsidRDefault="00D92F2B" w:rsidP="004F715C">
      <w:pPr>
        <w:spacing w:line="360" w:lineRule="auto"/>
        <w:ind w:firstLine="0"/>
        <w:rPr>
          <w:rFonts w:eastAsia="Times New Roman"/>
          <w:b/>
          <w:sz w:val="24"/>
          <w:lang w:val="en-US"/>
        </w:rPr>
      </w:pPr>
      <w:r w:rsidRPr="00466519">
        <w:rPr>
          <w:rFonts w:eastAsia="Times New Roman"/>
          <w:b/>
          <w:sz w:val="24"/>
          <w:lang w:val="en-US"/>
        </w:rPr>
        <w:t>KESIMPULAN</w:t>
      </w:r>
    </w:p>
    <w:p w14:paraId="16762A86" w14:textId="77777777" w:rsidR="00D92F2B" w:rsidRPr="00466519" w:rsidRDefault="00D92F2B" w:rsidP="004F715C">
      <w:pPr>
        <w:spacing w:line="360" w:lineRule="auto"/>
        <w:ind w:firstLine="0"/>
        <w:rPr>
          <w:rFonts w:eastAsia="Times New Roman"/>
          <w:sz w:val="24"/>
          <w:lang w:val="en-US"/>
        </w:rPr>
      </w:pPr>
      <w:r w:rsidRPr="00466519">
        <w:rPr>
          <w:rFonts w:eastAsia="Times New Roman"/>
          <w:b/>
          <w:sz w:val="24"/>
          <w:lang w:val="en-US"/>
        </w:rPr>
        <w:tab/>
      </w:r>
      <w:proofErr w:type="gramStart"/>
      <w:r w:rsidRPr="00466519">
        <w:rPr>
          <w:rFonts w:eastAsia="Times New Roman"/>
          <w:sz w:val="24"/>
          <w:lang w:val="en-US"/>
        </w:rPr>
        <w:t>Orang-orang Aceh hanya ingin Syariah Islam diterapkan seluas mungkin di semua aspek masyarakat.</w:t>
      </w:r>
      <w:proofErr w:type="gramEnd"/>
      <w:r w:rsidRPr="00466519">
        <w:rPr>
          <w:rFonts w:eastAsia="Times New Roman"/>
          <w:sz w:val="24"/>
          <w:lang w:val="en-US"/>
        </w:rPr>
        <w:t xml:space="preserve"> Qanun harus </w:t>
      </w:r>
      <w:proofErr w:type="gramStart"/>
      <w:r w:rsidRPr="00466519">
        <w:rPr>
          <w:rFonts w:eastAsia="Times New Roman"/>
          <w:sz w:val="24"/>
          <w:lang w:val="en-US"/>
        </w:rPr>
        <w:t>mencakup  semua</w:t>
      </w:r>
      <w:proofErr w:type="gramEnd"/>
      <w:r w:rsidRPr="00466519">
        <w:rPr>
          <w:rFonts w:eastAsia="Times New Roman"/>
          <w:sz w:val="24"/>
          <w:lang w:val="en-US"/>
        </w:rPr>
        <w:t xml:space="preserve"> aspek kehidupan termasuk pendidikan, budaya, ekonomi dan kesehatan. </w:t>
      </w:r>
      <w:proofErr w:type="gramStart"/>
      <w:r w:rsidRPr="00466519">
        <w:rPr>
          <w:rFonts w:eastAsia="Times New Roman"/>
          <w:sz w:val="24"/>
          <w:lang w:val="en-US"/>
        </w:rPr>
        <w:t>Isi dari materi Qanun harus sesuai dengan waktu dan kondisi masyarakat Aceh.</w:t>
      </w:r>
      <w:proofErr w:type="gramEnd"/>
      <w:r w:rsidR="003F5C50" w:rsidRPr="00466519">
        <w:rPr>
          <w:rFonts w:eastAsia="Times New Roman"/>
          <w:sz w:val="24"/>
          <w:lang w:val="en-US"/>
        </w:rPr>
        <w:t xml:space="preserve"> </w:t>
      </w:r>
      <w:proofErr w:type="gramStart"/>
      <w:r w:rsidRPr="00466519">
        <w:rPr>
          <w:rFonts w:eastAsia="Times New Roman"/>
          <w:sz w:val="24"/>
          <w:lang w:val="en-US"/>
        </w:rPr>
        <w:t>Sehingga dapat disimpulkan bahwa penerapan Qanun sejauh ini ditujukan pada ajaran lama yang mengatur kehidupan kontemporer masyarakat.</w:t>
      </w:r>
      <w:proofErr w:type="gramEnd"/>
      <w:r w:rsidRPr="00466519">
        <w:rPr>
          <w:rFonts w:eastAsia="Times New Roman"/>
          <w:sz w:val="24"/>
          <w:lang w:val="en-US"/>
        </w:rPr>
        <w:t xml:space="preserve"> </w:t>
      </w:r>
      <w:proofErr w:type="gramStart"/>
      <w:r w:rsidRPr="00466519">
        <w:rPr>
          <w:rFonts w:eastAsia="Times New Roman"/>
          <w:sz w:val="24"/>
          <w:lang w:val="en-US"/>
        </w:rPr>
        <w:t>Ini terkait dengan persepsi bahwa Aceh telah mengalami kemenangan bersejarah ketika memperkenalkan hukum Islam dalam sistem pemerintahannya.</w:t>
      </w:r>
      <w:proofErr w:type="gramEnd"/>
      <w:r w:rsidR="00191521" w:rsidRPr="00466519">
        <w:rPr>
          <w:rFonts w:eastAsia="Times New Roman"/>
          <w:sz w:val="24"/>
          <w:lang w:val="en-US"/>
        </w:rPr>
        <w:t xml:space="preserve"> Penegakan hukum Islam secara sejarah pada pemerintahan Sultan Iskandar Muda dianggap sangat rasional karena </w:t>
      </w:r>
      <w:proofErr w:type="gramStart"/>
      <w:r w:rsidR="00191521" w:rsidRPr="00466519">
        <w:rPr>
          <w:rFonts w:eastAsia="Times New Roman"/>
          <w:sz w:val="24"/>
          <w:lang w:val="en-US"/>
        </w:rPr>
        <w:t>ia</w:t>
      </w:r>
      <w:proofErr w:type="gramEnd"/>
      <w:r w:rsidR="00191521" w:rsidRPr="00466519">
        <w:rPr>
          <w:rFonts w:eastAsia="Times New Roman"/>
          <w:sz w:val="24"/>
          <w:lang w:val="en-US"/>
        </w:rPr>
        <w:t xml:space="preserve"> membuat keputusan tegas untuk menghukum putranya sendiri yang berzina. </w:t>
      </w:r>
      <w:proofErr w:type="gramStart"/>
      <w:r w:rsidR="00191521" w:rsidRPr="00466519">
        <w:rPr>
          <w:rFonts w:eastAsia="Times New Roman"/>
          <w:sz w:val="24"/>
          <w:lang w:val="en-US"/>
        </w:rPr>
        <w:t>penerapan</w:t>
      </w:r>
      <w:proofErr w:type="gramEnd"/>
      <w:r w:rsidR="00191521" w:rsidRPr="00466519">
        <w:rPr>
          <w:rFonts w:eastAsia="Times New Roman"/>
          <w:sz w:val="24"/>
          <w:lang w:val="en-US"/>
        </w:rPr>
        <w:t xml:space="preserve"> ini dianggap jauh dari didiskriminasi. Jadi bayangkan jika syariat Islam ditegakkan kembali seperti sebelumnya, maka kemuliaan yang </w:t>
      </w:r>
      <w:proofErr w:type="gramStart"/>
      <w:r w:rsidR="00191521" w:rsidRPr="00466519">
        <w:rPr>
          <w:rFonts w:eastAsia="Times New Roman"/>
          <w:sz w:val="24"/>
          <w:lang w:val="en-US"/>
        </w:rPr>
        <w:t>sama</w:t>
      </w:r>
      <w:proofErr w:type="gramEnd"/>
      <w:r w:rsidR="00191521" w:rsidRPr="00466519">
        <w:rPr>
          <w:rFonts w:eastAsia="Times New Roman"/>
          <w:sz w:val="24"/>
          <w:lang w:val="en-US"/>
        </w:rPr>
        <w:t xml:space="preserve"> terulang kembali. </w:t>
      </w:r>
      <w:proofErr w:type="gramStart"/>
      <w:r w:rsidR="00191521" w:rsidRPr="00466519">
        <w:rPr>
          <w:rFonts w:eastAsia="Times New Roman"/>
          <w:sz w:val="24"/>
          <w:lang w:val="en-US"/>
        </w:rPr>
        <w:t xml:space="preserve">Padahal zaman dan keadaan masyarakat terus </w:t>
      </w:r>
      <w:r w:rsidR="00191521" w:rsidRPr="00466519">
        <w:rPr>
          <w:rFonts w:eastAsia="Times New Roman"/>
          <w:sz w:val="24"/>
          <w:lang w:val="en-US"/>
        </w:rPr>
        <w:lastRenderedPageBreak/>
        <w:t>bergeser, sehingga ajaran lama perlu pembaharuan.</w:t>
      </w:r>
      <w:proofErr w:type="gramEnd"/>
    </w:p>
    <w:p w14:paraId="0C1AD3B0" w14:textId="77777777" w:rsidR="003F5C50" w:rsidRPr="00466519" w:rsidRDefault="00191521" w:rsidP="004F715C">
      <w:pPr>
        <w:spacing w:line="360" w:lineRule="auto"/>
        <w:ind w:firstLine="720"/>
        <w:rPr>
          <w:rFonts w:eastAsia="Times New Roman"/>
          <w:sz w:val="24"/>
          <w:lang w:val="en-US"/>
        </w:rPr>
      </w:pPr>
      <w:r w:rsidRPr="00466519">
        <w:rPr>
          <w:rFonts w:eastAsia="Times New Roman"/>
          <w:sz w:val="24"/>
          <w:lang w:val="en-US"/>
        </w:rPr>
        <w:t xml:space="preserve">Pendekatan pemahaman nilai-nilai lokal akan mengurangi </w:t>
      </w:r>
      <w:proofErr w:type="gramStart"/>
      <w:r w:rsidRPr="00466519">
        <w:rPr>
          <w:rFonts w:eastAsia="Times New Roman"/>
          <w:sz w:val="24"/>
          <w:lang w:val="en-US"/>
        </w:rPr>
        <w:t>ketegangan  dari</w:t>
      </w:r>
      <w:proofErr w:type="gramEnd"/>
      <w:r w:rsidRPr="00466519">
        <w:rPr>
          <w:rFonts w:eastAsia="Times New Roman"/>
          <w:sz w:val="24"/>
          <w:lang w:val="en-US"/>
        </w:rPr>
        <w:t xml:space="preserve">  kelompok terkait dengan penolakan penolakan qanun. </w:t>
      </w:r>
      <w:proofErr w:type="gramStart"/>
      <w:r w:rsidRPr="00466519">
        <w:rPr>
          <w:rFonts w:eastAsia="Times New Roman"/>
          <w:sz w:val="24"/>
          <w:lang w:val="en-US"/>
        </w:rPr>
        <w:t>Nilai-nilai tersebut harus menjadi panduan dalam persiapan materi Qanun dalam kasus ini.</w:t>
      </w:r>
      <w:proofErr w:type="gramEnd"/>
      <w:r w:rsidRPr="00466519">
        <w:rPr>
          <w:rFonts w:eastAsia="Times New Roman"/>
          <w:sz w:val="24"/>
          <w:lang w:val="en-US"/>
        </w:rPr>
        <w:t xml:space="preserve"> </w:t>
      </w:r>
      <w:proofErr w:type="gramStart"/>
      <w:r w:rsidRPr="00466519">
        <w:rPr>
          <w:rFonts w:eastAsia="Times New Roman"/>
          <w:sz w:val="24"/>
          <w:lang w:val="en-US"/>
        </w:rPr>
        <w:t>Kompilasi isi materi Qanun ini harus disertai dengan pemahaman yang mendalam tentang isi alquran, dan juga Hadits.</w:t>
      </w:r>
      <w:proofErr w:type="gramEnd"/>
      <w:r w:rsidRPr="00466519">
        <w:rPr>
          <w:rFonts w:eastAsia="Times New Roman"/>
          <w:sz w:val="24"/>
          <w:lang w:val="en-US"/>
        </w:rPr>
        <w:t xml:space="preserve"> </w:t>
      </w:r>
      <w:proofErr w:type="gramStart"/>
      <w:r w:rsidRPr="00466519">
        <w:rPr>
          <w:rFonts w:eastAsia="Times New Roman"/>
          <w:sz w:val="24"/>
          <w:lang w:val="en-US"/>
        </w:rPr>
        <w:t>pemahaman</w:t>
      </w:r>
      <w:proofErr w:type="gramEnd"/>
      <w:r w:rsidRPr="00466519">
        <w:rPr>
          <w:rFonts w:eastAsia="Times New Roman"/>
          <w:sz w:val="24"/>
          <w:lang w:val="en-US"/>
        </w:rPr>
        <w:t xml:space="preserve"> ini seringkali perlu disesuaikan dengan kondisi saat ini.</w:t>
      </w:r>
      <w:r w:rsidR="00AF7246" w:rsidRPr="00466519">
        <w:rPr>
          <w:rFonts w:eastAsia="Times New Roman"/>
          <w:sz w:val="24"/>
          <w:lang w:val="en-US"/>
        </w:rPr>
        <w:t xml:space="preserve"> </w:t>
      </w:r>
      <w:proofErr w:type="gramStart"/>
      <w:r w:rsidR="00AF7246" w:rsidRPr="00466519">
        <w:rPr>
          <w:rFonts w:eastAsia="Times New Roman"/>
          <w:sz w:val="24"/>
          <w:lang w:val="en-US"/>
        </w:rPr>
        <w:t>Terkait dengan pola pikir Implementer, metode seleksi yang lebih kuat dan lebih inklusif untuk anggota perlu diterapkan.</w:t>
      </w:r>
      <w:proofErr w:type="gramEnd"/>
      <w:r w:rsidR="00AF7246" w:rsidRPr="00466519">
        <w:rPr>
          <w:rFonts w:eastAsia="Times New Roman"/>
          <w:sz w:val="24"/>
          <w:lang w:val="en-US"/>
        </w:rPr>
        <w:t xml:space="preserve"> </w:t>
      </w:r>
      <w:proofErr w:type="gramStart"/>
      <w:r w:rsidR="00AF7246" w:rsidRPr="00466519">
        <w:rPr>
          <w:rFonts w:eastAsia="Times New Roman"/>
          <w:sz w:val="24"/>
          <w:lang w:val="en-US"/>
        </w:rPr>
        <w:t>Pelaksana Syariah Islam harus memiliki kualifikasi yang sesuai sebelum mereka disebut sebagai pelaksana.</w:t>
      </w:r>
      <w:proofErr w:type="gramEnd"/>
      <w:r w:rsidR="00AF7246" w:rsidRPr="00466519">
        <w:rPr>
          <w:rFonts w:eastAsia="Times New Roman"/>
          <w:sz w:val="24"/>
          <w:lang w:val="en-US"/>
        </w:rPr>
        <w:t xml:space="preserve"> </w:t>
      </w:r>
      <w:proofErr w:type="gramStart"/>
      <w:r w:rsidR="00AF7246" w:rsidRPr="00466519">
        <w:rPr>
          <w:rFonts w:eastAsia="Times New Roman"/>
          <w:sz w:val="24"/>
          <w:lang w:val="en-US"/>
        </w:rPr>
        <w:t>Sistem rekrutmen yang berhasil diharapkan menunjukkan hasil yang lebih baik dari pelaksana.</w:t>
      </w:r>
      <w:proofErr w:type="gramEnd"/>
      <w:r w:rsidR="00AF7246" w:rsidRPr="00466519">
        <w:rPr>
          <w:rFonts w:eastAsia="Times New Roman"/>
          <w:sz w:val="24"/>
          <w:lang w:val="en-US"/>
        </w:rPr>
        <w:t xml:space="preserve"> Meningkatkan output pelaksana juga perlu dibantu oleh komitmen kuat dari Dinas Syariah Islam.</w:t>
      </w:r>
    </w:p>
    <w:p w14:paraId="7EE09E3B" w14:textId="77777777" w:rsidR="00AF7246" w:rsidRPr="00466519" w:rsidRDefault="00AF7246" w:rsidP="004F715C">
      <w:pPr>
        <w:spacing w:line="360" w:lineRule="auto"/>
        <w:ind w:firstLine="720"/>
        <w:rPr>
          <w:rFonts w:eastAsia="Times New Roman"/>
          <w:sz w:val="24"/>
          <w:lang w:val="en-US"/>
        </w:rPr>
      </w:pPr>
      <w:r w:rsidRPr="00466519">
        <w:rPr>
          <w:rFonts w:eastAsia="Times New Roman"/>
          <w:sz w:val="24"/>
          <w:lang w:val="en-US"/>
        </w:rPr>
        <w:t xml:space="preserve">Perlu ada pemahaman yang mendalam bahwa objek implementasi Syariah Islam adalah untuk kesejahteraan kolektif, dengan masing-masing kelompok memiliki peran yang </w:t>
      </w:r>
      <w:proofErr w:type="gramStart"/>
      <w:r w:rsidRPr="00466519">
        <w:rPr>
          <w:rFonts w:eastAsia="Times New Roman"/>
          <w:sz w:val="24"/>
          <w:lang w:val="en-US"/>
        </w:rPr>
        <w:t>sama</w:t>
      </w:r>
      <w:proofErr w:type="gramEnd"/>
      <w:r w:rsidRPr="00466519">
        <w:rPr>
          <w:rFonts w:eastAsia="Times New Roman"/>
          <w:sz w:val="24"/>
          <w:lang w:val="en-US"/>
        </w:rPr>
        <w:t xml:space="preserve"> dalam Qanun. </w:t>
      </w:r>
      <w:proofErr w:type="gramStart"/>
      <w:r w:rsidRPr="00466519">
        <w:rPr>
          <w:rFonts w:eastAsia="Times New Roman"/>
          <w:sz w:val="24"/>
          <w:lang w:val="en-US"/>
        </w:rPr>
        <w:t>Karenanya implementasi Qanun harus dijaga bebas dari prasangka.</w:t>
      </w:r>
      <w:proofErr w:type="gramEnd"/>
      <w:r w:rsidRPr="00466519">
        <w:rPr>
          <w:rFonts w:eastAsia="Times New Roman"/>
          <w:sz w:val="24"/>
          <w:lang w:val="en-US"/>
        </w:rPr>
        <w:t xml:space="preserve"> </w:t>
      </w:r>
      <w:proofErr w:type="gramStart"/>
      <w:r w:rsidRPr="00466519">
        <w:rPr>
          <w:rFonts w:eastAsia="Times New Roman"/>
          <w:sz w:val="24"/>
          <w:lang w:val="en-US"/>
        </w:rPr>
        <w:t>Implementasi hukuman bagi pelanggar Syariah harus diterapkan dan tidak mengakui strata sosial masyarakat.</w:t>
      </w:r>
      <w:proofErr w:type="gramEnd"/>
      <w:r w:rsidRPr="00466519">
        <w:rPr>
          <w:rFonts w:eastAsia="Times New Roman"/>
          <w:sz w:val="24"/>
          <w:lang w:val="en-US"/>
        </w:rPr>
        <w:t xml:space="preserve"> </w:t>
      </w:r>
      <w:proofErr w:type="gramStart"/>
      <w:r w:rsidRPr="00466519">
        <w:rPr>
          <w:rFonts w:eastAsia="Times New Roman"/>
          <w:sz w:val="24"/>
          <w:lang w:val="en-US"/>
        </w:rPr>
        <w:t>Kapasitas perlu juga dilakukan untuk meningkatkan kemampuan Polisi Syariah Islam dan lembaga keagamaan sipil lainnya.</w:t>
      </w:r>
      <w:proofErr w:type="gramEnd"/>
      <w:r w:rsidRPr="00466519">
        <w:rPr>
          <w:rFonts w:eastAsia="Times New Roman"/>
          <w:sz w:val="24"/>
          <w:lang w:val="en-US"/>
        </w:rPr>
        <w:t xml:space="preserve"> </w:t>
      </w:r>
      <w:proofErr w:type="gramStart"/>
      <w:r w:rsidRPr="00466519">
        <w:rPr>
          <w:rFonts w:eastAsia="Times New Roman"/>
          <w:sz w:val="24"/>
          <w:lang w:val="en-US"/>
        </w:rPr>
        <w:t xml:space="preserve">Pelatihan khusus harus terus diberikan kepada pelaksana sehingga mereka memiliki </w:t>
      </w:r>
      <w:r w:rsidRPr="00466519">
        <w:rPr>
          <w:rFonts w:eastAsia="Times New Roman"/>
          <w:sz w:val="24"/>
          <w:lang w:val="en-US"/>
        </w:rPr>
        <w:lastRenderedPageBreak/>
        <w:t>pengalaman kerja, kemampuan, standar moral yang kuat, dan pengetahuan analitis yang dapat diekspresikan dalam perilaku terikat dari tugas mereka.</w:t>
      </w:r>
      <w:proofErr w:type="gramEnd"/>
      <w:r w:rsidRPr="00466519">
        <w:rPr>
          <w:rFonts w:eastAsia="Times New Roman"/>
          <w:sz w:val="24"/>
          <w:lang w:val="en-US"/>
        </w:rPr>
        <w:t xml:space="preserve"> </w:t>
      </w:r>
      <w:proofErr w:type="gramStart"/>
      <w:r w:rsidRPr="00466519">
        <w:rPr>
          <w:rFonts w:eastAsia="Times New Roman"/>
          <w:sz w:val="24"/>
          <w:lang w:val="en-US"/>
        </w:rPr>
        <w:t>Tujuannya adalah untuk mengembalikan kepercayaan publik terhadap penegakan Syariah Islam Aceh.</w:t>
      </w:r>
      <w:proofErr w:type="gramEnd"/>
      <w:r w:rsidRPr="00466519">
        <w:rPr>
          <w:rFonts w:eastAsia="Times New Roman"/>
          <w:sz w:val="24"/>
          <w:lang w:val="en-US"/>
        </w:rPr>
        <w:t xml:space="preserve"> Pada akhirnya, kepercayaan publik </w:t>
      </w:r>
      <w:proofErr w:type="gramStart"/>
      <w:r w:rsidRPr="00466519">
        <w:rPr>
          <w:rFonts w:eastAsia="Times New Roman"/>
          <w:sz w:val="24"/>
          <w:lang w:val="en-US"/>
        </w:rPr>
        <w:t>akan</w:t>
      </w:r>
      <w:proofErr w:type="gramEnd"/>
      <w:r w:rsidRPr="00466519">
        <w:rPr>
          <w:rFonts w:eastAsia="Times New Roman"/>
          <w:sz w:val="24"/>
          <w:lang w:val="en-US"/>
        </w:rPr>
        <w:t xml:space="preserve"> mendorong dukungan kuat untuk penerapan Syariah Islam di Aceh.</w:t>
      </w:r>
      <w:r w:rsidR="003F5C50" w:rsidRPr="00466519">
        <w:rPr>
          <w:rFonts w:eastAsia="Times New Roman"/>
          <w:sz w:val="24"/>
          <w:lang w:val="en-US"/>
        </w:rPr>
        <w:t xml:space="preserve"> </w:t>
      </w:r>
      <w:proofErr w:type="gramStart"/>
      <w:r w:rsidRPr="00466519">
        <w:rPr>
          <w:rFonts w:eastAsia="Times New Roman"/>
          <w:sz w:val="24"/>
          <w:lang w:val="en-US"/>
        </w:rPr>
        <w:t>Dari alasan ini, bukan hanya pelaksana yang perlu melakukan penyesuaian, masyarakat juga perlu terlibat secara aktif, dan sepenuhnya mendukung di dalam penerapan Syariah Islam.</w:t>
      </w:r>
      <w:proofErr w:type="gramEnd"/>
      <w:r w:rsidR="00A96D1E" w:rsidRPr="00466519">
        <w:rPr>
          <w:rFonts w:eastAsia="Times New Roman"/>
          <w:sz w:val="24"/>
          <w:lang w:val="en-US"/>
        </w:rPr>
        <w:t xml:space="preserve"> Melihat </w:t>
      </w:r>
      <w:proofErr w:type="gramStart"/>
      <w:r w:rsidR="00A96D1E" w:rsidRPr="00466519">
        <w:rPr>
          <w:rFonts w:eastAsia="Times New Roman"/>
          <w:sz w:val="24"/>
          <w:lang w:val="en-US"/>
        </w:rPr>
        <w:t>diskusi  sekarang</w:t>
      </w:r>
      <w:proofErr w:type="gramEnd"/>
      <w:r w:rsidR="00A96D1E" w:rsidRPr="00466519">
        <w:rPr>
          <w:rFonts w:eastAsia="Times New Roman"/>
          <w:sz w:val="24"/>
          <w:lang w:val="en-US"/>
        </w:rPr>
        <w:t xml:space="preserve"> yang sedang berlangsung dapat disimpulkan bahwa penolakan bukan qanun syariah islam saja, tetapi isi materi dari penerapan qanun juga ditolak. </w:t>
      </w:r>
      <w:proofErr w:type="gramStart"/>
      <w:r w:rsidR="00A96D1E" w:rsidRPr="00466519">
        <w:rPr>
          <w:rFonts w:eastAsia="Times New Roman"/>
          <w:sz w:val="24"/>
          <w:lang w:val="en-US"/>
        </w:rPr>
        <w:t>Secara pribadi, peneliti masih sangat yakin bahwa hampir semua orang Aceh berada di belakang di dalam pelaksanaan Qanun ini.</w:t>
      </w:r>
      <w:proofErr w:type="gramEnd"/>
      <w:r w:rsidR="00A96D1E" w:rsidRPr="00466519">
        <w:rPr>
          <w:rFonts w:eastAsia="Times New Roman"/>
          <w:sz w:val="24"/>
          <w:lang w:val="en-US"/>
        </w:rPr>
        <w:t xml:space="preserve"> Selama Qanun berhasil diterapkan dengan baik, </w:t>
      </w:r>
      <w:proofErr w:type="gramStart"/>
      <w:r w:rsidR="00A96D1E" w:rsidRPr="00466519">
        <w:rPr>
          <w:rFonts w:eastAsia="Times New Roman"/>
          <w:sz w:val="24"/>
          <w:lang w:val="en-US"/>
        </w:rPr>
        <w:t>ia</w:t>
      </w:r>
      <w:proofErr w:type="gramEnd"/>
      <w:r w:rsidR="00A96D1E" w:rsidRPr="00466519">
        <w:rPr>
          <w:rFonts w:eastAsia="Times New Roman"/>
          <w:sz w:val="24"/>
          <w:lang w:val="en-US"/>
        </w:rPr>
        <w:t xml:space="preserve"> mencakup semua aspek kehidupan, dan penerapannya tidak membeda-bedakan.</w:t>
      </w:r>
    </w:p>
    <w:p w14:paraId="0A233C71" w14:textId="77777777" w:rsidR="00324ED2" w:rsidRPr="00466519" w:rsidRDefault="00324ED2" w:rsidP="004F715C">
      <w:pPr>
        <w:spacing w:line="360" w:lineRule="auto"/>
        <w:ind w:firstLine="0"/>
        <w:rPr>
          <w:sz w:val="24"/>
          <w:shd w:val="clear" w:color="auto" w:fill="FFFFFF"/>
          <w:lang w:val="en-US"/>
        </w:rPr>
      </w:pPr>
      <w:r w:rsidRPr="00466519">
        <w:rPr>
          <w:rFonts w:eastAsia="Times New Roman"/>
          <w:sz w:val="24"/>
          <w:lang w:val="en-US"/>
        </w:rPr>
        <w:tab/>
      </w:r>
    </w:p>
    <w:p w14:paraId="45765A08" w14:textId="77777777" w:rsidR="00B01133" w:rsidRPr="00466519" w:rsidRDefault="00B01133" w:rsidP="004F715C">
      <w:pPr>
        <w:spacing w:line="360" w:lineRule="auto"/>
        <w:ind w:firstLine="0"/>
        <w:rPr>
          <w:rFonts w:eastAsia="Times New Roman"/>
          <w:b/>
          <w:sz w:val="24"/>
          <w:lang w:val="en-US"/>
        </w:rPr>
      </w:pPr>
      <w:r w:rsidRPr="00466519">
        <w:rPr>
          <w:rFonts w:eastAsia="Times New Roman"/>
          <w:b/>
          <w:sz w:val="24"/>
          <w:lang w:val="en-US"/>
        </w:rPr>
        <w:t>DAFTAR PUSTAKA</w:t>
      </w:r>
    </w:p>
    <w:p w14:paraId="6868C9FB" w14:textId="77777777" w:rsidR="0088230C" w:rsidRPr="00466519" w:rsidRDefault="0088230C" w:rsidP="004F715C">
      <w:pPr>
        <w:spacing w:line="360" w:lineRule="auto"/>
        <w:rPr>
          <w:rFonts w:eastAsia="Times New Roman"/>
          <w:sz w:val="24"/>
          <w:lang w:val="en-US"/>
        </w:rPr>
      </w:pPr>
    </w:p>
    <w:p w14:paraId="1719A3AA"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rFonts w:eastAsia="Times New Roman"/>
          <w:sz w:val="24"/>
          <w:lang w:val="en-US"/>
        </w:rPr>
        <w:fldChar w:fldCharType="begin" w:fldLock="1"/>
      </w:r>
      <w:r w:rsidRPr="00466519">
        <w:rPr>
          <w:rFonts w:eastAsia="Times New Roman"/>
          <w:sz w:val="24"/>
          <w:lang w:val="en-US"/>
        </w:rPr>
        <w:instrText xml:space="preserve">ADDIN Mendeley Bibliography CSL_BIBLIOGRAPHY </w:instrText>
      </w:r>
      <w:r w:rsidRPr="00466519">
        <w:rPr>
          <w:rFonts w:eastAsia="Times New Roman"/>
          <w:sz w:val="24"/>
          <w:lang w:val="en-US"/>
        </w:rPr>
        <w:fldChar w:fldCharType="separate"/>
      </w:r>
      <w:r w:rsidRPr="00466519">
        <w:rPr>
          <w:noProof/>
          <w:sz w:val="24"/>
        </w:rPr>
        <w:t xml:space="preserve">Abubakar, A. Y. (2005). </w:t>
      </w:r>
      <w:r w:rsidRPr="00466519">
        <w:rPr>
          <w:i/>
          <w:iCs/>
          <w:noProof/>
          <w:sz w:val="24"/>
        </w:rPr>
        <w:t>Syariat Islam di Provinsi Nanggroe Aceh Darussalam, Paradigma, Kebijakan dan Kegiatan. Banda Aceh: Dinas Syariat Islam</w:t>
      </w:r>
      <w:r w:rsidRPr="00466519">
        <w:rPr>
          <w:noProof/>
          <w:sz w:val="24"/>
        </w:rPr>
        <w:t>. Banda ACeh.</w:t>
      </w:r>
    </w:p>
    <w:p w14:paraId="4DA85F70"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Aceh, H. R. (2012). </w:t>
      </w:r>
      <w:r w:rsidRPr="00466519">
        <w:rPr>
          <w:i/>
          <w:iCs/>
          <w:noProof/>
          <w:sz w:val="24"/>
        </w:rPr>
        <w:t>Putri Bunuh Diri, Dituduh Melanggar Perda</w:t>
      </w:r>
      <w:r w:rsidRPr="00466519">
        <w:rPr>
          <w:noProof/>
          <w:sz w:val="24"/>
        </w:rPr>
        <w:t>.</w:t>
      </w:r>
    </w:p>
    <w:p w14:paraId="4F622BBF"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Adan, H. Y. (2011). </w:t>
      </w:r>
      <w:r w:rsidRPr="00466519">
        <w:rPr>
          <w:i/>
          <w:iCs/>
          <w:noProof/>
          <w:sz w:val="24"/>
        </w:rPr>
        <w:t>Aceh dan Inisiatif NKRI.</w:t>
      </w:r>
      <w:r w:rsidRPr="00466519">
        <w:rPr>
          <w:noProof/>
          <w:sz w:val="24"/>
        </w:rPr>
        <w:t xml:space="preserve"> Banda Aceh: Adnin Foundation Publisher </w:t>
      </w:r>
      <w:r w:rsidRPr="00466519">
        <w:rPr>
          <w:noProof/>
          <w:sz w:val="24"/>
        </w:rPr>
        <w:lastRenderedPageBreak/>
        <w:t>Aceh.</w:t>
      </w:r>
    </w:p>
    <w:p w14:paraId="043512FC"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Ahmad, S. A. A. (2017). </w:t>
      </w:r>
      <w:r w:rsidRPr="00466519">
        <w:rPr>
          <w:i/>
          <w:iCs/>
          <w:noProof/>
          <w:sz w:val="24"/>
        </w:rPr>
        <w:t>Agama, Budaya dan Perubahan Sosial Perspektif Pendidikan Islam di Aceh</w:t>
      </w:r>
      <w:r w:rsidRPr="00466519">
        <w:rPr>
          <w:noProof/>
          <w:sz w:val="24"/>
        </w:rPr>
        <w:t>.</w:t>
      </w:r>
    </w:p>
    <w:p w14:paraId="032603CD"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Budiman, H. (2010). </w:t>
      </w:r>
      <w:r w:rsidRPr="00466519">
        <w:rPr>
          <w:i/>
          <w:iCs/>
          <w:noProof/>
          <w:sz w:val="24"/>
        </w:rPr>
        <w:t>Keistimewaan dan Problem Politik Pengakuan: Beberapa Cerita dari Sebuah Perjalan Singkat di Aceh.</w:t>
      </w:r>
      <w:r w:rsidRPr="00466519">
        <w:rPr>
          <w:noProof/>
          <w:sz w:val="24"/>
        </w:rPr>
        <w:t xml:space="preserve"> Retrieved from http://interseksi.org/essays/keistimewaan-dan-problem-politik-pengakuan-beberapa-cerita-dari-sebuah-perjalan-singkat-di-aceh/</w:t>
      </w:r>
    </w:p>
    <w:p w14:paraId="646C7011"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Chaidar, A. (2010). </w:t>
      </w:r>
      <w:r w:rsidRPr="00466519">
        <w:rPr>
          <w:i/>
          <w:iCs/>
          <w:noProof/>
          <w:sz w:val="24"/>
        </w:rPr>
        <w:t>Gerakan Aceh Merdeka Jihad Rakyat Aceh Mewujudkan Negara Islam.</w:t>
      </w:r>
      <w:r w:rsidRPr="00466519">
        <w:rPr>
          <w:noProof/>
          <w:sz w:val="24"/>
        </w:rPr>
        <w:t xml:space="preserve"> Jakarta: Jakarta: Madani Press.</w:t>
      </w:r>
    </w:p>
    <w:p w14:paraId="2F14168B"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Chilcote, R. H. (1981). </w:t>
      </w:r>
      <w:r w:rsidRPr="00466519">
        <w:rPr>
          <w:i/>
          <w:iCs/>
          <w:noProof/>
          <w:sz w:val="24"/>
        </w:rPr>
        <w:t>Theories of Comparative Politics: The Search for a Paradigm.</w:t>
      </w:r>
      <w:r w:rsidRPr="00466519">
        <w:rPr>
          <w:noProof/>
          <w:sz w:val="24"/>
        </w:rPr>
        <w:t xml:space="preserve"> Colorado: Colorado: Westview Press.</w:t>
      </w:r>
    </w:p>
    <w:p w14:paraId="30B19F39"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Edward, G. C. (1980). </w:t>
      </w:r>
      <w:r w:rsidRPr="00466519">
        <w:rPr>
          <w:i/>
          <w:iCs/>
          <w:noProof/>
          <w:sz w:val="24"/>
        </w:rPr>
        <w:t>Implementing public policy</w:t>
      </w:r>
      <w:r w:rsidRPr="00466519">
        <w:rPr>
          <w:noProof/>
          <w:sz w:val="24"/>
        </w:rPr>
        <w:t>. Washington DC: Washington DC: Congressional Quarterly Press.</w:t>
      </w:r>
    </w:p>
    <w:p w14:paraId="2936278C"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Fithriana, A. (2016). Perbandingan Kualitas Demokrasi dalam Perkspektif Kesetaraan Gender antara Indonesia dan Thailand. </w:t>
      </w:r>
      <w:r w:rsidRPr="00466519">
        <w:rPr>
          <w:i/>
          <w:iCs/>
          <w:noProof/>
          <w:sz w:val="24"/>
        </w:rPr>
        <w:t>Jurnal Sawala</w:t>
      </w:r>
      <w:r w:rsidRPr="00466519">
        <w:rPr>
          <w:noProof/>
          <w:sz w:val="24"/>
        </w:rPr>
        <w:t xml:space="preserve">, </w:t>
      </w:r>
      <w:r w:rsidRPr="00466519">
        <w:rPr>
          <w:i/>
          <w:iCs/>
          <w:noProof/>
          <w:sz w:val="24"/>
        </w:rPr>
        <w:t>4</w:t>
      </w:r>
      <w:r w:rsidRPr="00466519">
        <w:rPr>
          <w:noProof/>
          <w:sz w:val="24"/>
        </w:rPr>
        <w:t>(2), 12–25.</w:t>
      </w:r>
    </w:p>
    <w:p w14:paraId="1D97F789"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Hadi. (2004). </w:t>
      </w:r>
      <w:r w:rsidRPr="00466519">
        <w:rPr>
          <w:i/>
          <w:iCs/>
          <w:noProof/>
          <w:sz w:val="24"/>
        </w:rPr>
        <w:t>Islam and State in Sumatra A Study of Seventeenth-Century Aceh. Leiden-Boston: Brill.</w:t>
      </w:r>
    </w:p>
    <w:p w14:paraId="69FFF5CB"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Hadi, A. (2010). </w:t>
      </w:r>
      <w:r w:rsidRPr="00466519">
        <w:rPr>
          <w:i/>
          <w:iCs/>
          <w:noProof/>
          <w:sz w:val="24"/>
        </w:rPr>
        <w:t>Aceh : Sejarah, Budaya dan Tradisi</w:t>
      </w:r>
      <w:r w:rsidRPr="00466519">
        <w:rPr>
          <w:noProof/>
          <w:sz w:val="24"/>
        </w:rPr>
        <w:t>.</w:t>
      </w:r>
    </w:p>
    <w:p w14:paraId="1B856156"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Hasjmy, A. (1983). </w:t>
      </w:r>
      <w:r w:rsidRPr="00466519">
        <w:rPr>
          <w:i/>
          <w:iCs/>
          <w:noProof/>
          <w:sz w:val="24"/>
        </w:rPr>
        <w:t>Syiah dan Ahlussunnah Saling Merebut Kekuasaan dalam Kerajaan Aceh Darussalam.</w:t>
      </w:r>
      <w:r w:rsidRPr="00466519">
        <w:rPr>
          <w:noProof/>
          <w:sz w:val="24"/>
        </w:rPr>
        <w:t xml:space="preserve"> Jakarta: Bulan Bintang.</w:t>
      </w:r>
    </w:p>
    <w:p w14:paraId="66F3EBFE"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lastRenderedPageBreak/>
        <w:t xml:space="preserve">Herdiyanti, S. (2015). </w:t>
      </w:r>
      <w:r w:rsidRPr="00466519">
        <w:rPr>
          <w:i/>
          <w:iCs/>
          <w:noProof/>
          <w:sz w:val="24"/>
        </w:rPr>
        <w:t>Penerapan Snksi Pidana Cambuk Terhadap Pelanggaran “QANUN” Di Bidang Maisir</w:t>
      </w:r>
      <w:r w:rsidRPr="00466519">
        <w:rPr>
          <w:noProof/>
          <w:sz w:val="24"/>
        </w:rPr>
        <w:t>.</w:t>
      </w:r>
    </w:p>
    <w:p w14:paraId="36B1619D"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Indonesia, V. (2010). </w:t>
      </w:r>
      <w:r w:rsidRPr="00466519">
        <w:rPr>
          <w:i/>
          <w:iCs/>
          <w:noProof/>
          <w:sz w:val="24"/>
        </w:rPr>
        <w:t>Ketahuan Berjudi, 4 Warga Aceh Hadapi Hukum Cambuk.</w:t>
      </w:r>
      <w:r w:rsidRPr="00466519">
        <w:rPr>
          <w:noProof/>
          <w:sz w:val="24"/>
        </w:rPr>
        <w:t xml:space="preserve"> Retrieved from http://www.voaindonesia.com/content/ketahuan-berjudi-4-warga-aceh-hadapi-hukum-cambuk-/2471620.htm.</w:t>
      </w:r>
    </w:p>
    <w:p w14:paraId="4DFAA4EB"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Institute, A. (2013). </w:t>
      </w:r>
      <w:r w:rsidRPr="00466519">
        <w:rPr>
          <w:i/>
          <w:iCs/>
          <w:noProof/>
          <w:sz w:val="24"/>
        </w:rPr>
        <w:t>Memahami Hukum Rajam.</w:t>
      </w:r>
      <w:r w:rsidRPr="00466519">
        <w:rPr>
          <w:noProof/>
          <w:sz w:val="24"/>
        </w:rPr>
        <w:t xml:space="preserve"> Retrieved from http://www.acehinstitute.org/id/program/diskusi-publik/hasil-diskusi/item/175-hasil-diskusi-nestapa-anak-di-negeri-syariat.html</w:t>
      </w:r>
    </w:p>
    <w:p w14:paraId="23959FE4"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Moleong, L. (2007). </w:t>
      </w:r>
      <w:r w:rsidRPr="00466519">
        <w:rPr>
          <w:i/>
          <w:iCs/>
          <w:noProof/>
          <w:sz w:val="24"/>
        </w:rPr>
        <w:t>Metodologi Penelitian kualitatif</w:t>
      </w:r>
      <w:r w:rsidRPr="00466519">
        <w:rPr>
          <w:noProof/>
          <w:sz w:val="24"/>
        </w:rPr>
        <w:t>. Bandung: PT. Remaja.</w:t>
      </w:r>
    </w:p>
    <w:p w14:paraId="3E23C379"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News., A. (2007). </w:t>
      </w:r>
      <w:r w:rsidRPr="00466519">
        <w:rPr>
          <w:i/>
          <w:iCs/>
          <w:noProof/>
          <w:sz w:val="24"/>
        </w:rPr>
        <w:t>Berbuat Mesum, Seorang Polisi Syariah NAD Ditangkap Warga.</w:t>
      </w:r>
      <w:r w:rsidRPr="00466519">
        <w:rPr>
          <w:noProof/>
          <w:sz w:val="24"/>
        </w:rPr>
        <w:t xml:space="preserve"> Retrieved from http://www.antaranews.com/print/59631/berbuat-mesum-seorang-polisi-syariah-nad-ditangkap-warga</w:t>
      </w:r>
    </w:p>
    <w:p w14:paraId="7D0EC408"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News, B. (2014). </w:t>
      </w:r>
      <w:r w:rsidRPr="00466519">
        <w:rPr>
          <w:i/>
          <w:iCs/>
          <w:noProof/>
          <w:sz w:val="24"/>
        </w:rPr>
        <w:t>Semprotan Cat Untuk warga Aceh bercelana Ketat.</w:t>
      </w:r>
      <w:r w:rsidRPr="00466519">
        <w:rPr>
          <w:noProof/>
          <w:sz w:val="24"/>
        </w:rPr>
        <w:t xml:space="preserve"> Retrieved from http://www.bbc.com/indonesia/berita_indonesia/2014/12/141204_indonesia_aceh_semprot</w:t>
      </w:r>
    </w:p>
    <w:p w14:paraId="3A836742"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Pane, N. S. (2001). </w:t>
      </w:r>
      <w:r w:rsidRPr="00466519">
        <w:rPr>
          <w:i/>
          <w:iCs/>
          <w:noProof/>
          <w:sz w:val="24"/>
        </w:rPr>
        <w:t>Sejarah dan Kekuatan Gerakan Aceh Merdeka; Solusi, Harapan dan Impian.</w:t>
      </w:r>
      <w:r w:rsidRPr="00466519">
        <w:rPr>
          <w:noProof/>
          <w:sz w:val="24"/>
        </w:rPr>
        <w:t xml:space="preserve"> Jakarta: PT Grasindo.</w:t>
      </w:r>
    </w:p>
    <w:p w14:paraId="5E1D2EA9"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Razali, Mutiara Fahmi, D. (2010). </w:t>
      </w:r>
      <w:r w:rsidRPr="00466519">
        <w:rPr>
          <w:i/>
          <w:iCs/>
          <w:noProof/>
          <w:sz w:val="24"/>
        </w:rPr>
        <w:t>Teungku haji Muhammad Hasan Krueng Kalee, Ulama dan Guru Besar Umat.</w:t>
      </w:r>
      <w:r w:rsidRPr="00466519">
        <w:rPr>
          <w:noProof/>
          <w:sz w:val="24"/>
        </w:rPr>
        <w:t xml:space="preserve"> Aceh Besar: Yayasan Darul Ikhsan.</w:t>
      </w:r>
    </w:p>
    <w:p w14:paraId="2093E183"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lastRenderedPageBreak/>
        <w:t xml:space="preserve">Sadiqin, S. I. (2010). Islam dalam masyarakat Kosmopolit: Relevankah Islam dalam masyarakat aceh Untuk masyarakat Moden?. </w:t>
      </w:r>
      <w:r w:rsidRPr="00466519">
        <w:rPr>
          <w:i/>
          <w:iCs/>
          <w:noProof/>
          <w:sz w:val="24"/>
        </w:rPr>
        <w:t>Conference of Islamic Studies (ACIS).</w:t>
      </w:r>
      <w:r w:rsidRPr="00466519">
        <w:rPr>
          <w:noProof/>
          <w:sz w:val="24"/>
        </w:rPr>
        <w:t xml:space="preserve"> Banjarmasin.</w:t>
      </w:r>
    </w:p>
    <w:p w14:paraId="643F2971"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Salim, A. (n.d.). </w:t>
      </w:r>
      <w:r w:rsidRPr="00466519">
        <w:rPr>
          <w:i/>
          <w:iCs/>
          <w:noProof/>
          <w:sz w:val="24"/>
        </w:rPr>
        <w:t>Challenging the Secular State, The Islamization of Law in Modern Indonesia</w:t>
      </w:r>
      <w:r w:rsidRPr="00466519">
        <w:rPr>
          <w:noProof/>
          <w:sz w:val="24"/>
        </w:rPr>
        <w:t>. Honolulu: : University of Hawaii Press.</w:t>
      </w:r>
    </w:p>
    <w:p w14:paraId="6625BF7F"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Sari, C. M. A. (2016). Pro Dan Kontra Implementasi Qanun Syariat Islam Di Aceh. </w:t>
      </w:r>
      <w:r w:rsidRPr="00466519">
        <w:rPr>
          <w:i/>
          <w:iCs/>
          <w:noProof/>
          <w:sz w:val="24"/>
        </w:rPr>
        <w:t>Jurnal Review Politik</w:t>
      </w:r>
      <w:r w:rsidRPr="00466519">
        <w:rPr>
          <w:noProof/>
          <w:sz w:val="24"/>
        </w:rPr>
        <w:t xml:space="preserve">, </w:t>
      </w:r>
      <w:r w:rsidRPr="00466519">
        <w:rPr>
          <w:i/>
          <w:iCs/>
          <w:noProof/>
          <w:sz w:val="24"/>
        </w:rPr>
        <w:t>06</w:t>
      </w:r>
      <w:r w:rsidRPr="00466519">
        <w:rPr>
          <w:noProof/>
          <w:sz w:val="24"/>
        </w:rPr>
        <w:t>(01), 68–89.</w:t>
      </w:r>
    </w:p>
    <w:p w14:paraId="5130571C"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Suriyani, S. S. &amp; M. (2018). </w:t>
      </w:r>
      <w:r w:rsidRPr="00466519">
        <w:rPr>
          <w:i/>
          <w:iCs/>
          <w:noProof/>
          <w:sz w:val="24"/>
        </w:rPr>
        <w:t>Efektifitas Penghukuman Bagi Pelaku</w:t>
      </w:r>
      <w:r w:rsidRPr="00466519">
        <w:rPr>
          <w:noProof/>
          <w:sz w:val="24"/>
        </w:rPr>
        <w:t xml:space="preserve">. </w:t>
      </w:r>
      <w:r w:rsidRPr="00466519">
        <w:rPr>
          <w:i/>
          <w:iCs/>
          <w:noProof/>
          <w:sz w:val="24"/>
        </w:rPr>
        <w:t>13</w:t>
      </w:r>
      <w:r w:rsidRPr="00466519">
        <w:rPr>
          <w:noProof/>
          <w:sz w:val="24"/>
        </w:rPr>
        <w:t>, 118–138.</w:t>
      </w:r>
    </w:p>
    <w:p w14:paraId="468A9D32" w14:textId="77777777" w:rsidR="0088230C" w:rsidRPr="00466519" w:rsidRDefault="0088230C" w:rsidP="004F715C">
      <w:pPr>
        <w:widowControl w:val="0"/>
        <w:autoSpaceDE w:val="0"/>
        <w:autoSpaceDN w:val="0"/>
        <w:adjustRightInd w:val="0"/>
        <w:spacing w:line="360" w:lineRule="auto"/>
        <w:ind w:left="480" w:hanging="480"/>
        <w:rPr>
          <w:noProof/>
          <w:sz w:val="24"/>
        </w:rPr>
      </w:pPr>
      <w:r w:rsidRPr="00466519">
        <w:rPr>
          <w:noProof/>
          <w:sz w:val="24"/>
        </w:rPr>
        <w:t xml:space="preserve">Zubaidi, A. (2004). </w:t>
      </w:r>
      <w:r w:rsidRPr="00466519">
        <w:rPr>
          <w:i/>
          <w:iCs/>
          <w:noProof/>
          <w:sz w:val="24"/>
        </w:rPr>
        <w:t>Syariat Islam</w:t>
      </w:r>
      <w:r w:rsidRPr="00466519">
        <w:rPr>
          <w:noProof/>
          <w:sz w:val="24"/>
        </w:rPr>
        <w:t>.</w:t>
      </w:r>
    </w:p>
    <w:p w14:paraId="4EBD60B4" w14:textId="77777777" w:rsidR="0088230C" w:rsidRPr="00466519" w:rsidRDefault="0088230C" w:rsidP="004F715C">
      <w:pPr>
        <w:spacing w:line="360" w:lineRule="auto"/>
        <w:rPr>
          <w:rFonts w:eastAsia="Times New Roman"/>
          <w:sz w:val="24"/>
          <w:lang w:val="en-US"/>
        </w:rPr>
      </w:pPr>
      <w:r w:rsidRPr="00466519">
        <w:rPr>
          <w:rFonts w:eastAsia="Times New Roman"/>
          <w:sz w:val="24"/>
          <w:lang w:val="en-US"/>
        </w:rPr>
        <w:fldChar w:fldCharType="end"/>
      </w:r>
    </w:p>
    <w:p w14:paraId="5233B58D" w14:textId="77777777" w:rsidR="00046586" w:rsidRPr="00466519" w:rsidRDefault="00046586" w:rsidP="004F715C">
      <w:pPr>
        <w:spacing w:line="360" w:lineRule="auto"/>
        <w:rPr>
          <w:sz w:val="24"/>
        </w:rPr>
      </w:pPr>
    </w:p>
    <w:sectPr w:rsidR="00046586" w:rsidRPr="00466519" w:rsidSect="00480D6A">
      <w:type w:val="continuous"/>
      <w:pgSz w:w="11907" w:h="16840" w:code="9"/>
      <w:pgMar w:top="1134" w:right="1134" w:bottom="1701" w:left="1134" w:header="454" w:footer="680" w:gutter="0"/>
      <w:cols w:num="2"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9346BE" w14:textId="77777777" w:rsidR="000332D9" w:rsidRDefault="000332D9">
      <w:r>
        <w:separator/>
      </w:r>
    </w:p>
  </w:endnote>
  <w:endnote w:type="continuationSeparator" w:id="0">
    <w:p w14:paraId="0C87FFAF" w14:textId="77777777" w:rsidR="000332D9" w:rsidRDefault="00033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enQuanYi Zen Hei Sharp">
    <w:altName w:val="Times New Roman"/>
    <w:charset w:val="00"/>
    <w:family w:val="auto"/>
    <w:pitch w:val="variable"/>
  </w:font>
  <w:font w:name="Lohit Devanagari">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2020740"/>
      <w:docPartObj>
        <w:docPartGallery w:val="Page Numbers (Bottom of Page)"/>
        <w:docPartUnique/>
      </w:docPartObj>
    </w:sdtPr>
    <w:sdtEndPr>
      <w:rPr>
        <w:color w:val="808080" w:themeColor="background1" w:themeShade="80"/>
        <w:spacing w:val="60"/>
      </w:rPr>
    </w:sdtEndPr>
    <w:sdtContent>
      <w:p w14:paraId="7D5A4BDA" w14:textId="4D52B10B" w:rsidR="0055063E" w:rsidRDefault="0055063E" w:rsidP="0055063E">
        <w:pPr>
          <w:pStyle w:val="Footer"/>
          <w:pBdr>
            <w:top w:val="single" w:sz="4" w:space="1" w:color="D9D9D9" w:themeColor="background1" w:themeShade="D9"/>
          </w:pBdr>
          <w:ind w:firstLine="0"/>
          <w:rPr>
            <w:b/>
            <w:bCs/>
          </w:rPr>
        </w:pPr>
        <w:r>
          <w:fldChar w:fldCharType="begin"/>
        </w:r>
        <w:r>
          <w:instrText xml:space="preserve"> PAGE   \* MERGEFORMAT </w:instrText>
        </w:r>
        <w:r>
          <w:fldChar w:fldCharType="separate"/>
        </w:r>
        <w:r w:rsidR="003C7E19" w:rsidRPr="003C7E19">
          <w:rPr>
            <w:b/>
            <w:bCs/>
            <w:noProof/>
          </w:rPr>
          <w:t>106</w:t>
        </w:r>
        <w:r>
          <w:rPr>
            <w:b/>
            <w:bCs/>
            <w:noProof/>
          </w:rPr>
          <w:fldChar w:fldCharType="end"/>
        </w:r>
        <w:r>
          <w:rPr>
            <w:b/>
            <w:bCs/>
          </w:rPr>
          <w:t xml:space="preserve"> | </w:t>
        </w:r>
        <w:r w:rsidRPr="009818F2">
          <w:rPr>
            <w:b/>
            <w:bCs/>
            <w:color w:val="808080"/>
            <w:sz w:val="20"/>
            <w:szCs w:val="20"/>
          </w:rPr>
          <w:t xml:space="preserve">Dialektika: Jurnal Pemikiran Islam dan Ilmu Sosial </w:t>
        </w:r>
        <w:r w:rsidRPr="009818F2">
          <w:rPr>
            <w:b/>
            <w:bCs/>
            <w:i/>
            <w:iCs/>
            <w:color w:val="808080"/>
            <w:sz w:val="20"/>
            <w:szCs w:val="20"/>
          </w:rPr>
          <w:t>|</w:t>
        </w:r>
        <w:r>
          <w:rPr>
            <w:b/>
            <w:bCs/>
            <w:i/>
            <w:iCs/>
            <w:sz w:val="20"/>
            <w:szCs w:val="20"/>
          </w:rPr>
          <w:t xml:space="preserve"> </w:t>
        </w:r>
        <w:r w:rsidRPr="009818F2">
          <w:rPr>
            <w:b/>
            <w:bCs/>
            <w:i/>
            <w:iCs/>
            <w:sz w:val="20"/>
            <w:szCs w:val="20"/>
          </w:rPr>
          <w:t xml:space="preserve">Vol. 13, No. 01 </w:t>
        </w:r>
        <w:r w:rsidRPr="009818F2">
          <w:rPr>
            <w:b/>
            <w:bCs/>
            <w:sz w:val="20"/>
            <w:szCs w:val="20"/>
          </w:rPr>
          <w:t xml:space="preserve">| </w:t>
        </w:r>
        <w:r w:rsidRPr="009818F2">
          <w:rPr>
            <w:b/>
            <w:bCs/>
            <w:i/>
            <w:iCs/>
            <w:sz w:val="20"/>
            <w:szCs w:val="20"/>
          </w:rPr>
          <w:t>Mei 2020</w:t>
        </w:r>
      </w:p>
    </w:sdtContent>
  </w:sdt>
  <w:p w14:paraId="2ED3A4AD" w14:textId="77777777" w:rsidR="0055063E" w:rsidRDefault="005506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1429826"/>
      <w:docPartObj>
        <w:docPartGallery w:val="Page Numbers (Bottom of Page)"/>
        <w:docPartUnique/>
      </w:docPartObj>
    </w:sdtPr>
    <w:sdtEndPr>
      <w:rPr>
        <w:color w:val="808080" w:themeColor="background1" w:themeShade="80"/>
        <w:spacing w:val="60"/>
      </w:rPr>
    </w:sdtEndPr>
    <w:sdtContent>
      <w:p w14:paraId="00E621E4" w14:textId="0EA81669" w:rsidR="0055063E" w:rsidRDefault="0055063E" w:rsidP="0055063E">
        <w:pPr>
          <w:pStyle w:val="Footer"/>
          <w:pBdr>
            <w:top w:val="single" w:sz="4" w:space="1" w:color="D9D9D9" w:themeColor="background1" w:themeShade="D9"/>
          </w:pBdr>
          <w:ind w:firstLine="0"/>
          <w:rPr>
            <w:b/>
            <w:bCs/>
          </w:rPr>
        </w:pPr>
        <w:r>
          <w:fldChar w:fldCharType="begin"/>
        </w:r>
        <w:r>
          <w:instrText xml:space="preserve"> PAGE   \* MERGEFORMAT </w:instrText>
        </w:r>
        <w:r>
          <w:fldChar w:fldCharType="separate"/>
        </w:r>
        <w:r w:rsidR="003C7E19" w:rsidRPr="003C7E19">
          <w:rPr>
            <w:b/>
            <w:bCs/>
            <w:noProof/>
          </w:rPr>
          <w:t>105</w:t>
        </w:r>
        <w:r>
          <w:rPr>
            <w:b/>
            <w:bCs/>
            <w:noProof/>
          </w:rPr>
          <w:fldChar w:fldCharType="end"/>
        </w:r>
        <w:r>
          <w:rPr>
            <w:b/>
            <w:bCs/>
          </w:rPr>
          <w:t xml:space="preserve"> | </w:t>
        </w:r>
        <w:r w:rsidRPr="009818F2">
          <w:rPr>
            <w:b/>
            <w:bCs/>
            <w:color w:val="808080"/>
            <w:sz w:val="20"/>
            <w:szCs w:val="20"/>
          </w:rPr>
          <w:t xml:space="preserve">Dialektika: Jurnal Pemikiran Islam dan Ilmu Sosial </w:t>
        </w:r>
        <w:r w:rsidRPr="009818F2">
          <w:rPr>
            <w:b/>
            <w:bCs/>
            <w:i/>
            <w:iCs/>
            <w:color w:val="808080"/>
            <w:sz w:val="20"/>
            <w:szCs w:val="20"/>
          </w:rPr>
          <w:t>|</w:t>
        </w:r>
        <w:r>
          <w:rPr>
            <w:b/>
            <w:bCs/>
            <w:i/>
            <w:iCs/>
            <w:sz w:val="20"/>
            <w:szCs w:val="20"/>
          </w:rPr>
          <w:t xml:space="preserve"> </w:t>
        </w:r>
        <w:r w:rsidRPr="009818F2">
          <w:rPr>
            <w:b/>
            <w:bCs/>
            <w:i/>
            <w:iCs/>
            <w:sz w:val="20"/>
            <w:szCs w:val="20"/>
          </w:rPr>
          <w:t xml:space="preserve">Vol. 13, No. </w:t>
        </w:r>
        <w:r w:rsidRPr="009818F2">
          <w:rPr>
            <w:b/>
            <w:bCs/>
            <w:i/>
            <w:iCs/>
            <w:sz w:val="20"/>
            <w:szCs w:val="20"/>
          </w:rPr>
          <w:t xml:space="preserve">01 </w:t>
        </w:r>
        <w:r w:rsidRPr="009818F2">
          <w:rPr>
            <w:b/>
            <w:bCs/>
            <w:sz w:val="20"/>
            <w:szCs w:val="20"/>
          </w:rPr>
          <w:t xml:space="preserve">| </w:t>
        </w:r>
        <w:r w:rsidR="003C7E19">
          <w:rPr>
            <w:b/>
            <w:bCs/>
            <w:i/>
            <w:iCs/>
            <w:sz w:val="20"/>
            <w:szCs w:val="20"/>
          </w:rPr>
          <w:t xml:space="preserve">Juni </w:t>
        </w:r>
        <w:r w:rsidRPr="009818F2">
          <w:rPr>
            <w:b/>
            <w:bCs/>
            <w:i/>
            <w:iCs/>
            <w:sz w:val="20"/>
            <w:szCs w:val="20"/>
          </w:rPr>
          <w:t>2020</w:t>
        </w:r>
      </w:p>
    </w:sdtContent>
  </w:sdt>
  <w:p w14:paraId="189092BE" w14:textId="77777777" w:rsidR="0055063E" w:rsidRDefault="0055063E" w:rsidP="0055063E">
    <w:pPr>
      <w:pStyle w:val="Footer"/>
      <w:tabs>
        <w:tab w:val="clear" w:pos="4153"/>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8370671"/>
      <w:docPartObj>
        <w:docPartGallery w:val="Page Numbers (Bottom of Page)"/>
        <w:docPartUnique/>
      </w:docPartObj>
    </w:sdtPr>
    <w:sdtEndPr>
      <w:rPr>
        <w:color w:val="808080" w:themeColor="background1" w:themeShade="80"/>
        <w:spacing w:val="60"/>
      </w:rPr>
    </w:sdtEndPr>
    <w:sdtContent>
      <w:p w14:paraId="520B360B" w14:textId="514B66D7" w:rsidR="0055063E" w:rsidRDefault="0055063E" w:rsidP="0055063E">
        <w:pPr>
          <w:pStyle w:val="Footer"/>
          <w:pBdr>
            <w:top w:val="single" w:sz="4" w:space="1" w:color="D9D9D9" w:themeColor="background1" w:themeShade="D9"/>
          </w:pBdr>
          <w:ind w:firstLine="0"/>
          <w:rPr>
            <w:b/>
            <w:bCs/>
          </w:rPr>
        </w:pPr>
        <w:r>
          <w:fldChar w:fldCharType="begin"/>
        </w:r>
        <w:r>
          <w:instrText xml:space="preserve"> PAGE   \* MERGEFORMAT </w:instrText>
        </w:r>
        <w:r>
          <w:fldChar w:fldCharType="separate"/>
        </w:r>
        <w:r w:rsidR="003C7E19" w:rsidRPr="003C7E19">
          <w:rPr>
            <w:b/>
            <w:bCs/>
            <w:noProof/>
          </w:rPr>
          <w:t>104</w:t>
        </w:r>
        <w:r>
          <w:rPr>
            <w:b/>
            <w:bCs/>
            <w:noProof/>
          </w:rPr>
          <w:fldChar w:fldCharType="end"/>
        </w:r>
        <w:r>
          <w:rPr>
            <w:b/>
            <w:bCs/>
          </w:rPr>
          <w:t xml:space="preserve"> | </w:t>
        </w:r>
        <w:r w:rsidRPr="009818F2">
          <w:rPr>
            <w:b/>
            <w:bCs/>
            <w:color w:val="808080"/>
            <w:sz w:val="20"/>
            <w:szCs w:val="20"/>
          </w:rPr>
          <w:t xml:space="preserve">Dialektika: Jurnal Pemikiran Islam dan Ilmu Sosial </w:t>
        </w:r>
        <w:r w:rsidRPr="009818F2">
          <w:rPr>
            <w:b/>
            <w:bCs/>
            <w:i/>
            <w:iCs/>
            <w:color w:val="808080"/>
            <w:sz w:val="20"/>
            <w:szCs w:val="20"/>
          </w:rPr>
          <w:t>|</w:t>
        </w:r>
        <w:r>
          <w:rPr>
            <w:b/>
            <w:bCs/>
            <w:i/>
            <w:iCs/>
            <w:sz w:val="20"/>
            <w:szCs w:val="20"/>
          </w:rPr>
          <w:t xml:space="preserve"> </w:t>
        </w:r>
        <w:r w:rsidRPr="009818F2">
          <w:rPr>
            <w:b/>
            <w:bCs/>
            <w:i/>
            <w:iCs/>
            <w:sz w:val="20"/>
            <w:szCs w:val="20"/>
          </w:rPr>
          <w:t xml:space="preserve">Vol. 13, No. 01 </w:t>
        </w:r>
        <w:r w:rsidRPr="009818F2">
          <w:rPr>
            <w:b/>
            <w:bCs/>
            <w:sz w:val="20"/>
            <w:szCs w:val="20"/>
          </w:rPr>
          <w:t xml:space="preserve">| </w:t>
        </w:r>
        <w:r w:rsidRPr="009818F2">
          <w:rPr>
            <w:b/>
            <w:bCs/>
            <w:i/>
            <w:iCs/>
            <w:sz w:val="20"/>
            <w:szCs w:val="20"/>
          </w:rPr>
          <w:t>Mei 2020</w:t>
        </w:r>
      </w:p>
    </w:sdtContent>
  </w:sdt>
  <w:p w14:paraId="7B6DDE62" w14:textId="77777777" w:rsidR="00571B44" w:rsidRPr="004365A4" w:rsidRDefault="00571B44" w:rsidP="0055063E">
    <w:pPr>
      <w:pStyle w:val="Footer"/>
      <w:tabs>
        <w:tab w:val="clear" w:pos="4153"/>
        <w:tab w:val="clear" w:pos="8306"/>
      </w:tabs>
      <w:ind w:firstLine="0"/>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EA30A" w14:textId="77777777" w:rsidR="000332D9" w:rsidRDefault="000332D9">
      <w:r>
        <w:separator/>
      </w:r>
    </w:p>
  </w:footnote>
  <w:footnote w:type="continuationSeparator" w:id="0">
    <w:p w14:paraId="70A85028" w14:textId="77777777" w:rsidR="000332D9" w:rsidRDefault="000332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50274" w14:textId="59B61492" w:rsidR="00571B44" w:rsidRPr="00725544" w:rsidRDefault="00571B44" w:rsidP="005F6A20">
    <w:pPr>
      <w:pStyle w:val="Header"/>
      <w:tabs>
        <w:tab w:val="clear" w:pos="4153"/>
        <w:tab w:val="clear" w:pos="8306"/>
        <w:tab w:val="right" w:pos="9355"/>
      </w:tabs>
      <w:ind w:firstLine="0"/>
      <w:jc w:val="center"/>
      <w:rPr>
        <w:i/>
        <w:sz w:val="16"/>
        <w:szCs w:val="16"/>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FDF2A" w14:textId="77777777" w:rsidR="004F715C" w:rsidRPr="004F715C" w:rsidRDefault="004F715C" w:rsidP="004F715C">
    <w:pPr>
      <w:pStyle w:val="Header"/>
      <w:ind w:firstLine="0"/>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2"/>
    <w:multiLevelType w:val="multilevel"/>
    <w:tmpl w:val="00000002"/>
    <w:name w:val="WW8Num2"/>
    <w:lvl w:ilvl="0">
      <w:start w:val="100"/>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1F220105"/>
    <w:multiLevelType w:val="hybridMultilevel"/>
    <w:tmpl w:val="907E977C"/>
    <w:lvl w:ilvl="0" w:tplc="B8D0ACA6">
      <w:start w:val="1"/>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3D10556"/>
    <w:multiLevelType w:val="hybridMultilevel"/>
    <w:tmpl w:val="8F02A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8D143F"/>
    <w:multiLevelType w:val="hybridMultilevel"/>
    <w:tmpl w:val="30CEA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8E4ECB"/>
    <w:multiLevelType w:val="hybridMultilevel"/>
    <w:tmpl w:val="3EEA0802"/>
    <w:lvl w:ilvl="0" w:tplc="936C358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
    <w:nsid w:val="5C1611C3"/>
    <w:multiLevelType w:val="hybridMultilevel"/>
    <w:tmpl w:val="E7CE7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4F17C8"/>
    <w:multiLevelType w:val="hybridMultilevel"/>
    <w:tmpl w:val="186C438C"/>
    <w:lvl w:ilvl="0" w:tplc="837A7B92">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DD30BA8"/>
    <w:multiLevelType w:val="hybridMultilevel"/>
    <w:tmpl w:val="E570899C"/>
    <w:lvl w:ilvl="0" w:tplc="B8D0ACA6">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0F06F09"/>
    <w:multiLevelType w:val="multilevel"/>
    <w:tmpl w:val="0018F0B8"/>
    <w:lvl w:ilvl="0">
      <w:start w:val="1"/>
      <w:numFmt w:val="upperRoman"/>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69212F0"/>
    <w:multiLevelType w:val="hybridMultilevel"/>
    <w:tmpl w:val="5E38FE0C"/>
    <w:lvl w:ilvl="0" w:tplc="3104F52C">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415C6C"/>
    <w:multiLevelType w:val="multilevel"/>
    <w:tmpl w:val="3AE84F70"/>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284"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10"/>
  </w:num>
  <w:num w:numId="2">
    <w:abstractNumId w:val="9"/>
  </w:num>
  <w:num w:numId="3">
    <w:abstractNumId w:val="5"/>
  </w:num>
  <w:num w:numId="4">
    <w:abstractNumId w:val="1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1"/>
  </w:num>
  <w:num w:numId="8">
    <w:abstractNumId w:val="8"/>
  </w:num>
  <w:num w:numId="9">
    <w:abstractNumId w:val="3"/>
  </w:num>
  <w:num w:numId="10">
    <w:abstractNumId w:val="4"/>
  </w:num>
  <w:num w:numId="11">
    <w:abstractNumId w:val="2"/>
  </w:num>
  <w:num w:numId="12">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embedSystemFonts/>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594"/>
    <w:rsid w:val="00000F55"/>
    <w:rsid w:val="00001A45"/>
    <w:rsid w:val="00001C70"/>
    <w:rsid w:val="00001CF2"/>
    <w:rsid w:val="00001E4F"/>
    <w:rsid w:val="00004F9E"/>
    <w:rsid w:val="00010B8D"/>
    <w:rsid w:val="00010F05"/>
    <w:rsid w:val="000133F8"/>
    <w:rsid w:val="0001395B"/>
    <w:rsid w:val="000141BD"/>
    <w:rsid w:val="00014243"/>
    <w:rsid w:val="00014BE5"/>
    <w:rsid w:val="00014FE4"/>
    <w:rsid w:val="00015F81"/>
    <w:rsid w:val="000209D5"/>
    <w:rsid w:val="00020CEA"/>
    <w:rsid w:val="000210AC"/>
    <w:rsid w:val="00021C75"/>
    <w:rsid w:val="00021EC5"/>
    <w:rsid w:val="000221B3"/>
    <w:rsid w:val="00023CD7"/>
    <w:rsid w:val="00023E61"/>
    <w:rsid w:val="0002433B"/>
    <w:rsid w:val="0002481F"/>
    <w:rsid w:val="00025760"/>
    <w:rsid w:val="00031572"/>
    <w:rsid w:val="000332D9"/>
    <w:rsid w:val="00034168"/>
    <w:rsid w:val="00034622"/>
    <w:rsid w:val="0003466B"/>
    <w:rsid w:val="000357E1"/>
    <w:rsid w:val="000372F0"/>
    <w:rsid w:val="000374D7"/>
    <w:rsid w:val="000375B9"/>
    <w:rsid w:val="00037F25"/>
    <w:rsid w:val="0004158B"/>
    <w:rsid w:val="000422B9"/>
    <w:rsid w:val="00042DD0"/>
    <w:rsid w:val="0004304D"/>
    <w:rsid w:val="00043A12"/>
    <w:rsid w:val="000441D1"/>
    <w:rsid w:val="000454A2"/>
    <w:rsid w:val="00046132"/>
    <w:rsid w:val="000462E5"/>
    <w:rsid w:val="000464ED"/>
    <w:rsid w:val="00046586"/>
    <w:rsid w:val="00050BCD"/>
    <w:rsid w:val="00050D10"/>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C7A"/>
    <w:rsid w:val="00072D65"/>
    <w:rsid w:val="0007357C"/>
    <w:rsid w:val="00074DEF"/>
    <w:rsid w:val="00074E1A"/>
    <w:rsid w:val="00075A5E"/>
    <w:rsid w:val="00076493"/>
    <w:rsid w:val="000772BE"/>
    <w:rsid w:val="00077658"/>
    <w:rsid w:val="00077A86"/>
    <w:rsid w:val="00077CB0"/>
    <w:rsid w:val="0008018D"/>
    <w:rsid w:val="00080ACB"/>
    <w:rsid w:val="00082775"/>
    <w:rsid w:val="00082A32"/>
    <w:rsid w:val="00083F5B"/>
    <w:rsid w:val="000846C6"/>
    <w:rsid w:val="00084C24"/>
    <w:rsid w:val="00086272"/>
    <w:rsid w:val="000863EA"/>
    <w:rsid w:val="00092DE9"/>
    <w:rsid w:val="00094604"/>
    <w:rsid w:val="0009507B"/>
    <w:rsid w:val="00096047"/>
    <w:rsid w:val="00096612"/>
    <w:rsid w:val="00097EAF"/>
    <w:rsid w:val="000A075E"/>
    <w:rsid w:val="000A082D"/>
    <w:rsid w:val="000A0A28"/>
    <w:rsid w:val="000A1654"/>
    <w:rsid w:val="000A1E87"/>
    <w:rsid w:val="000A2353"/>
    <w:rsid w:val="000A29CF"/>
    <w:rsid w:val="000A3CA3"/>
    <w:rsid w:val="000A428F"/>
    <w:rsid w:val="000A61D0"/>
    <w:rsid w:val="000A620A"/>
    <w:rsid w:val="000A630E"/>
    <w:rsid w:val="000B0050"/>
    <w:rsid w:val="000B197F"/>
    <w:rsid w:val="000B1D07"/>
    <w:rsid w:val="000B2134"/>
    <w:rsid w:val="000B2EBB"/>
    <w:rsid w:val="000B2FCF"/>
    <w:rsid w:val="000B3487"/>
    <w:rsid w:val="000B3B6E"/>
    <w:rsid w:val="000B3CF3"/>
    <w:rsid w:val="000B6873"/>
    <w:rsid w:val="000B72E3"/>
    <w:rsid w:val="000C0C8F"/>
    <w:rsid w:val="000C2AAD"/>
    <w:rsid w:val="000C3145"/>
    <w:rsid w:val="000C6F47"/>
    <w:rsid w:val="000C78FC"/>
    <w:rsid w:val="000D28F0"/>
    <w:rsid w:val="000D2C19"/>
    <w:rsid w:val="000D30D7"/>
    <w:rsid w:val="000D717F"/>
    <w:rsid w:val="000D734E"/>
    <w:rsid w:val="000D754A"/>
    <w:rsid w:val="000E0965"/>
    <w:rsid w:val="000E0A83"/>
    <w:rsid w:val="000E0C70"/>
    <w:rsid w:val="000E2039"/>
    <w:rsid w:val="000E665D"/>
    <w:rsid w:val="000E7129"/>
    <w:rsid w:val="000F5DB9"/>
    <w:rsid w:val="00100176"/>
    <w:rsid w:val="00100C62"/>
    <w:rsid w:val="00101723"/>
    <w:rsid w:val="001018CA"/>
    <w:rsid w:val="00102379"/>
    <w:rsid w:val="001048C2"/>
    <w:rsid w:val="001059A6"/>
    <w:rsid w:val="00105A92"/>
    <w:rsid w:val="00107821"/>
    <w:rsid w:val="0010798F"/>
    <w:rsid w:val="00110738"/>
    <w:rsid w:val="001111F0"/>
    <w:rsid w:val="001129A5"/>
    <w:rsid w:val="0011485D"/>
    <w:rsid w:val="00114F2C"/>
    <w:rsid w:val="00116174"/>
    <w:rsid w:val="0011660E"/>
    <w:rsid w:val="00116785"/>
    <w:rsid w:val="00117006"/>
    <w:rsid w:val="00117266"/>
    <w:rsid w:val="001174FC"/>
    <w:rsid w:val="00120091"/>
    <w:rsid w:val="00121A9B"/>
    <w:rsid w:val="00123360"/>
    <w:rsid w:val="0012491A"/>
    <w:rsid w:val="0012622B"/>
    <w:rsid w:val="00127C06"/>
    <w:rsid w:val="00130959"/>
    <w:rsid w:val="00132450"/>
    <w:rsid w:val="001337EA"/>
    <w:rsid w:val="001345B9"/>
    <w:rsid w:val="00135B2E"/>
    <w:rsid w:val="00136347"/>
    <w:rsid w:val="00136BB9"/>
    <w:rsid w:val="00137B28"/>
    <w:rsid w:val="00137E82"/>
    <w:rsid w:val="001412C1"/>
    <w:rsid w:val="00141C6C"/>
    <w:rsid w:val="00141D4B"/>
    <w:rsid w:val="0014327F"/>
    <w:rsid w:val="001447BC"/>
    <w:rsid w:val="001450D5"/>
    <w:rsid w:val="0014546A"/>
    <w:rsid w:val="00147589"/>
    <w:rsid w:val="001478E6"/>
    <w:rsid w:val="0015197A"/>
    <w:rsid w:val="001528EA"/>
    <w:rsid w:val="00153B5A"/>
    <w:rsid w:val="00153D05"/>
    <w:rsid w:val="00153FF3"/>
    <w:rsid w:val="00154E50"/>
    <w:rsid w:val="0015506E"/>
    <w:rsid w:val="0015529D"/>
    <w:rsid w:val="0015668B"/>
    <w:rsid w:val="001604E7"/>
    <w:rsid w:val="0016153B"/>
    <w:rsid w:val="001617CA"/>
    <w:rsid w:val="00161D4B"/>
    <w:rsid w:val="00163727"/>
    <w:rsid w:val="00163BFE"/>
    <w:rsid w:val="00163E6D"/>
    <w:rsid w:val="00164231"/>
    <w:rsid w:val="00164951"/>
    <w:rsid w:val="00164EBE"/>
    <w:rsid w:val="00167300"/>
    <w:rsid w:val="00167C4E"/>
    <w:rsid w:val="00171CFB"/>
    <w:rsid w:val="00171D2C"/>
    <w:rsid w:val="00171FFF"/>
    <w:rsid w:val="00172CD3"/>
    <w:rsid w:val="00175D46"/>
    <w:rsid w:val="001765C6"/>
    <w:rsid w:val="00177085"/>
    <w:rsid w:val="00177710"/>
    <w:rsid w:val="00180A2B"/>
    <w:rsid w:val="00183A15"/>
    <w:rsid w:val="001851FA"/>
    <w:rsid w:val="00185D54"/>
    <w:rsid w:val="0018648E"/>
    <w:rsid w:val="00186664"/>
    <w:rsid w:val="00191521"/>
    <w:rsid w:val="00191F15"/>
    <w:rsid w:val="00192F02"/>
    <w:rsid w:val="00194CF8"/>
    <w:rsid w:val="00195AFC"/>
    <w:rsid w:val="0019661A"/>
    <w:rsid w:val="00197260"/>
    <w:rsid w:val="001A0A7B"/>
    <w:rsid w:val="001A172C"/>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024"/>
    <w:rsid w:val="001C199C"/>
    <w:rsid w:val="001C26D9"/>
    <w:rsid w:val="001C28C1"/>
    <w:rsid w:val="001C28E2"/>
    <w:rsid w:val="001C3C5F"/>
    <w:rsid w:val="001C3E71"/>
    <w:rsid w:val="001C4228"/>
    <w:rsid w:val="001C5BC4"/>
    <w:rsid w:val="001C5E99"/>
    <w:rsid w:val="001C6C28"/>
    <w:rsid w:val="001C7C1C"/>
    <w:rsid w:val="001C7DA6"/>
    <w:rsid w:val="001D08CB"/>
    <w:rsid w:val="001D0A7B"/>
    <w:rsid w:val="001D4E8E"/>
    <w:rsid w:val="001D55CB"/>
    <w:rsid w:val="001D6758"/>
    <w:rsid w:val="001D6BE9"/>
    <w:rsid w:val="001D6C63"/>
    <w:rsid w:val="001E2A4F"/>
    <w:rsid w:val="001E2D18"/>
    <w:rsid w:val="001E2F29"/>
    <w:rsid w:val="001E43DB"/>
    <w:rsid w:val="001E43E9"/>
    <w:rsid w:val="001E50EF"/>
    <w:rsid w:val="001E6F95"/>
    <w:rsid w:val="001F09C8"/>
    <w:rsid w:val="001F0E91"/>
    <w:rsid w:val="001F307D"/>
    <w:rsid w:val="001F37FC"/>
    <w:rsid w:val="001F38EB"/>
    <w:rsid w:val="001F4786"/>
    <w:rsid w:val="001F4B72"/>
    <w:rsid w:val="001F4FC7"/>
    <w:rsid w:val="001F50E4"/>
    <w:rsid w:val="001F567B"/>
    <w:rsid w:val="001F56A0"/>
    <w:rsid w:val="001F7002"/>
    <w:rsid w:val="001F713C"/>
    <w:rsid w:val="001F79FE"/>
    <w:rsid w:val="00200744"/>
    <w:rsid w:val="002009A5"/>
    <w:rsid w:val="0020256D"/>
    <w:rsid w:val="00202AFF"/>
    <w:rsid w:val="00205DFE"/>
    <w:rsid w:val="00206107"/>
    <w:rsid w:val="00206C60"/>
    <w:rsid w:val="00207BB2"/>
    <w:rsid w:val="0021131B"/>
    <w:rsid w:val="00211833"/>
    <w:rsid w:val="00212024"/>
    <w:rsid w:val="00213EEE"/>
    <w:rsid w:val="00216040"/>
    <w:rsid w:val="00216C09"/>
    <w:rsid w:val="00216FEB"/>
    <w:rsid w:val="00220418"/>
    <w:rsid w:val="002204E8"/>
    <w:rsid w:val="00220679"/>
    <w:rsid w:val="00220FCA"/>
    <w:rsid w:val="00222186"/>
    <w:rsid w:val="00223071"/>
    <w:rsid w:val="00223406"/>
    <w:rsid w:val="002234CC"/>
    <w:rsid w:val="00225B68"/>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3187"/>
    <w:rsid w:val="00243AA6"/>
    <w:rsid w:val="00243CE6"/>
    <w:rsid w:val="00245F8E"/>
    <w:rsid w:val="0024732A"/>
    <w:rsid w:val="0024763F"/>
    <w:rsid w:val="0025433B"/>
    <w:rsid w:val="00254A9B"/>
    <w:rsid w:val="00257B2B"/>
    <w:rsid w:val="00260D1D"/>
    <w:rsid w:val="00262059"/>
    <w:rsid w:val="00262640"/>
    <w:rsid w:val="00262AF7"/>
    <w:rsid w:val="002633E4"/>
    <w:rsid w:val="00263EE4"/>
    <w:rsid w:val="00264C58"/>
    <w:rsid w:val="00267D39"/>
    <w:rsid w:val="00270126"/>
    <w:rsid w:val="0027058F"/>
    <w:rsid w:val="002705E1"/>
    <w:rsid w:val="00270E9B"/>
    <w:rsid w:val="00271C91"/>
    <w:rsid w:val="00274332"/>
    <w:rsid w:val="00274715"/>
    <w:rsid w:val="00276967"/>
    <w:rsid w:val="00276B3E"/>
    <w:rsid w:val="00280598"/>
    <w:rsid w:val="0028087A"/>
    <w:rsid w:val="00282D2A"/>
    <w:rsid w:val="002844D8"/>
    <w:rsid w:val="00284AA4"/>
    <w:rsid w:val="002851BD"/>
    <w:rsid w:val="00285BF5"/>
    <w:rsid w:val="002879BA"/>
    <w:rsid w:val="00287B37"/>
    <w:rsid w:val="00290B5F"/>
    <w:rsid w:val="00291649"/>
    <w:rsid w:val="00292345"/>
    <w:rsid w:val="002943CA"/>
    <w:rsid w:val="00294949"/>
    <w:rsid w:val="00296957"/>
    <w:rsid w:val="002A2EFF"/>
    <w:rsid w:val="002A36D6"/>
    <w:rsid w:val="002A4C15"/>
    <w:rsid w:val="002A5ACD"/>
    <w:rsid w:val="002B037A"/>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67B3"/>
    <w:rsid w:val="002E6818"/>
    <w:rsid w:val="002F1378"/>
    <w:rsid w:val="002F2127"/>
    <w:rsid w:val="002F2A7F"/>
    <w:rsid w:val="002F3352"/>
    <w:rsid w:val="002F40A3"/>
    <w:rsid w:val="002F468C"/>
    <w:rsid w:val="002F67E0"/>
    <w:rsid w:val="00300836"/>
    <w:rsid w:val="00301359"/>
    <w:rsid w:val="0030148F"/>
    <w:rsid w:val="00301936"/>
    <w:rsid w:val="00301CA2"/>
    <w:rsid w:val="0030275D"/>
    <w:rsid w:val="00304191"/>
    <w:rsid w:val="00304C4D"/>
    <w:rsid w:val="00304F11"/>
    <w:rsid w:val="003068F0"/>
    <w:rsid w:val="00307410"/>
    <w:rsid w:val="00307891"/>
    <w:rsid w:val="00307B16"/>
    <w:rsid w:val="00310DED"/>
    <w:rsid w:val="00311005"/>
    <w:rsid w:val="00311015"/>
    <w:rsid w:val="00311CD6"/>
    <w:rsid w:val="00312702"/>
    <w:rsid w:val="0031438E"/>
    <w:rsid w:val="00315A4A"/>
    <w:rsid w:val="00316329"/>
    <w:rsid w:val="0032138E"/>
    <w:rsid w:val="0032213B"/>
    <w:rsid w:val="003227CC"/>
    <w:rsid w:val="0032288F"/>
    <w:rsid w:val="00322FF3"/>
    <w:rsid w:val="00324ED2"/>
    <w:rsid w:val="00325420"/>
    <w:rsid w:val="00325883"/>
    <w:rsid w:val="00325E81"/>
    <w:rsid w:val="0032661B"/>
    <w:rsid w:val="00330B2C"/>
    <w:rsid w:val="00330CF7"/>
    <w:rsid w:val="00331C93"/>
    <w:rsid w:val="00332616"/>
    <w:rsid w:val="00333AA3"/>
    <w:rsid w:val="00333B20"/>
    <w:rsid w:val="00334874"/>
    <w:rsid w:val="00335887"/>
    <w:rsid w:val="003358F4"/>
    <w:rsid w:val="00336548"/>
    <w:rsid w:val="00340EBC"/>
    <w:rsid w:val="003413C3"/>
    <w:rsid w:val="003416AC"/>
    <w:rsid w:val="00341818"/>
    <w:rsid w:val="00341E0A"/>
    <w:rsid w:val="003420B3"/>
    <w:rsid w:val="00342498"/>
    <w:rsid w:val="00342D47"/>
    <w:rsid w:val="00345554"/>
    <w:rsid w:val="003477B6"/>
    <w:rsid w:val="003512CB"/>
    <w:rsid w:val="0035171F"/>
    <w:rsid w:val="00352C86"/>
    <w:rsid w:val="00352D40"/>
    <w:rsid w:val="00353BB7"/>
    <w:rsid w:val="00355307"/>
    <w:rsid w:val="00355618"/>
    <w:rsid w:val="00355EA7"/>
    <w:rsid w:val="00357542"/>
    <w:rsid w:val="00360B30"/>
    <w:rsid w:val="00360C08"/>
    <w:rsid w:val="00361EE9"/>
    <w:rsid w:val="00363119"/>
    <w:rsid w:val="0036509F"/>
    <w:rsid w:val="00366D0F"/>
    <w:rsid w:val="003673A2"/>
    <w:rsid w:val="003678DF"/>
    <w:rsid w:val="00367CE4"/>
    <w:rsid w:val="00370122"/>
    <w:rsid w:val="00371273"/>
    <w:rsid w:val="0037198C"/>
    <w:rsid w:val="0037586A"/>
    <w:rsid w:val="00380293"/>
    <w:rsid w:val="00380A29"/>
    <w:rsid w:val="00380C54"/>
    <w:rsid w:val="003813A0"/>
    <w:rsid w:val="00382B9A"/>
    <w:rsid w:val="003848DD"/>
    <w:rsid w:val="00386477"/>
    <w:rsid w:val="003874BB"/>
    <w:rsid w:val="0039160A"/>
    <w:rsid w:val="003922A7"/>
    <w:rsid w:val="003929DC"/>
    <w:rsid w:val="00393209"/>
    <w:rsid w:val="0039408F"/>
    <w:rsid w:val="00394DD2"/>
    <w:rsid w:val="003951A8"/>
    <w:rsid w:val="00397600"/>
    <w:rsid w:val="00397FC0"/>
    <w:rsid w:val="003A0DA5"/>
    <w:rsid w:val="003A1237"/>
    <w:rsid w:val="003A1FFF"/>
    <w:rsid w:val="003A4F2F"/>
    <w:rsid w:val="003A5F90"/>
    <w:rsid w:val="003A7214"/>
    <w:rsid w:val="003B05D5"/>
    <w:rsid w:val="003B07B9"/>
    <w:rsid w:val="003B2507"/>
    <w:rsid w:val="003B3405"/>
    <w:rsid w:val="003B420C"/>
    <w:rsid w:val="003B5670"/>
    <w:rsid w:val="003B5E7B"/>
    <w:rsid w:val="003B64F3"/>
    <w:rsid w:val="003B72B6"/>
    <w:rsid w:val="003B7830"/>
    <w:rsid w:val="003B7ACA"/>
    <w:rsid w:val="003C28D1"/>
    <w:rsid w:val="003C37D1"/>
    <w:rsid w:val="003C42A3"/>
    <w:rsid w:val="003C59E0"/>
    <w:rsid w:val="003C6D05"/>
    <w:rsid w:val="003C6F9B"/>
    <w:rsid w:val="003C7E19"/>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F11F5"/>
    <w:rsid w:val="003F1FF4"/>
    <w:rsid w:val="003F2321"/>
    <w:rsid w:val="003F3194"/>
    <w:rsid w:val="003F453D"/>
    <w:rsid w:val="003F46DE"/>
    <w:rsid w:val="003F48D5"/>
    <w:rsid w:val="003F544D"/>
    <w:rsid w:val="003F5C50"/>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6560"/>
    <w:rsid w:val="00406ABA"/>
    <w:rsid w:val="00407EF8"/>
    <w:rsid w:val="0041050F"/>
    <w:rsid w:val="00410A4E"/>
    <w:rsid w:val="00411391"/>
    <w:rsid w:val="00411FEB"/>
    <w:rsid w:val="00413256"/>
    <w:rsid w:val="00413725"/>
    <w:rsid w:val="00414E32"/>
    <w:rsid w:val="0041641D"/>
    <w:rsid w:val="0042088F"/>
    <w:rsid w:val="00421663"/>
    <w:rsid w:val="00422137"/>
    <w:rsid w:val="00422413"/>
    <w:rsid w:val="0042349D"/>
    <w:rsid w:val="004237C7"/>
    <w:rsid w:val="00423DB5"/>
    <w:rsid w:val="00424558"/>
    <w:rsid w:val="00424EFC"/>
    <w:rsid w:val="0042599A"/>
    <w:rsid w:val="0042605B"/>
    <w:rsid w:val="00426DDF"/>
    <w:rsid w:val="004277D1"/>
    <w:rsid w:val="00430CD3"/>
    <w:rsid w:val="00430D61"/>
    <w:rsid w:val="004340FF"/>
    <w:rsid w:val="00435096"/>
    <w:rsid w:val="004365A4"/>
    <w:rsid w:val="004373F3"/>
    <w:rsid w:val="00440970"/>
    <w:rsid w:val="00440A8A"/>
    <w:rsid w:val="004416A1"/>
    <w:rsid w:val="00441F94"/>
    <w:rsid w:val="00442DB0"/>
    <w:rsid w:val="00443BC7"/>
    <w:rsid w:val="00443C89"/>
    <w:rsid w:val="00445CEC"/>
    <w:rsid w:val="0044600C"/>
    <w:rsid w:val="00446239"/>
    <w:rsid w:val="0044685A"/>
    <w:rsid w:val="00446F35"/>
    <w:rsid w:val="00450376"/>
    <w:rsid w:val="004505AA"/>
    <w:rsid w:val="0045075E"/>
    <w:rsid w:val="0045276E"/>
    <w:rsid w:val="00452FA6"/>
    <w:rsid w:val="00453092"/>
    <w:rsid w:val="00453A57"/>
    <w:rsid w:val="00453C07"/>
    <w:rsid w:val="00453D37"/>
    <w:rsid w:val="0045480A"/>
    <w:rsid w:val="00455020"/>
    <w:rsid w:val="00455CD6"/>
    <w:rsid w:val="004573B3"/>
    <w:rsid w:val="00460114"/>
    <w:rsid w:val="0046047D"/>
    <w:rsid w:val="0046060F"/>
    <w:rsid w:val="0046115D"/>
    <w:rsid w:val="004627FB"/>
    <w:rsid w:val="00464C92"/>
    <w:rsid w:val="00464CFD"/>
    <w:rsid w:val="00464EC8"/>
    <w:rsid w:val="00466519"/>
    <w:rsid w:val="004677FC"/>
    <w:rsid w:val="00470139"/>
    <w:rsid w:val="00470ADE"/>
    <w:rsid w:val="00470CDA"/>
    <w:rsid w:val="00470F4E"/>
    <w:rsid w:val="0047143D"/>
    <w:rsid w:val="004715DD"/>
    <w:rsid w:val="00471952"/>
    <w:rsid w:val="00471FE8"/>
    <w:rsid w:val="00472CFE"/>
    <w:rsid w:val="004731A8"/>
    <w:rsid w:val="004734DA"/>
    <w:rsid w:val="004737F1"/>
    <w:rsid w:val="00475A33"/>
    <w:rsid w:val="00475CAA"/>
    <w:rsid w:val="00475FF5"/>
    <w:rsid w:val="00476A9C"/>
    <w:rsid w:val="004771FA"/>
    <w:rsid w:val="0048057F"/>
    <w:rsid w:val="00480D6A"/>
    <w:rsid w:val="00481890"/>
    <w:rsid w:val="00481BCD"/>
    <w:rsid w:val="004824ED"/>
    <w:rsid w:val="0048348A"/>
    <w:rsid w:val="0048548F"/>
    <w:rsid w:val="00486A8A"/>
    <w:rsid w:val="00490260"/>
    <w:rsid w:val="00491426"/>
    <w:rsid w:val="00491A03"/>
    <w:rsid w:val="00494878"/>
    <w:rsid w:val="00494ED4"/>
    <w:rsid w:val="00495ADA"/>
    <w:rsid w:val="00496A32"/>
    <w:rsid w:val="00496DFB"/>
    <w:rsid w:val="004977C3"/>
    <w:rsid w:val="004A0240"/>
    <w:rsid w:val="004A0805"/>
    <w:rsid w:val="004A09C5"/>
    <w:rsid w:val="004A0F66"/>
    <w:rsid w:val="004A1A22"/>
    <w:rsid w:val="004A3163"/>
    <w:rsid w:val="004A3DF9"/>
    <w:rsid w:val="004A3E0C"/>
    <w:rsid w:val="004A42B2"/>
    <w:rsid w:val="004A4EF9"/>
    <w:rsid w:val="004A5649"/>
    <w:rsid w:val="004A5A2F"/>
    <w:rsid w:val="004A6C4A"/>
    <w:rsid w:val="004A72E6"/>
    <w:rsid w:val="004A7956"/>
    <w:rsid w:val="004B1087"/>
    <w:rsid w:val="004B12B8"/>
    <w:rsid w:val="004B21F4"/>
    <w:rsid w:val="004B3D48"/>
    <w:rsid w:val="004B487C"/>
    <w:rsid w:val="004B5B7F"/>
    <w:rsid w:val="004B6217"/>
    <w:rsid w:val="004B64C8"/>
    <w:rsid w:val="004B6BBF"/>
    <w:rsid w:val="004B6D1D"/>
    <w:rsid w:val="004C167C"/>
    <w:rsid w:val="004C4E74"/>
    <w:rsid w:val="004C79A8"/>
    <w:rsid w:val="004D114F"/>
    <w:rsid w:val="004D2290"/>
    <w:rsid w:val="004D2762"/>
    <w:rsid w:val="004D27A7"/>
    <w:rsid w:val="004D425C"/>
    <w:rsid w:val="004D5007"/>
    <w:rsid w:val="004D5792"/>
    <w:rsid w:val="004D59B1"/>
    <w:rsid w:val="004D6296"/>
    <w:rsid w:val="004E0C05"/>
    <w:rsid w:val="004E1874"/>
    <w:rsid w:val="004E1C89"/>
    <w:rsid w:val="004E1EDD"/>
    <w:rsid w:val="004E2822"/>
    <w:rsid w:val="004E7448"/>
    <w:rsid w:val="004E7692"/>
    <w:rsid w:val="004E7724"/>
    <w:rsid w:val="004F0F25"/>
    <w:rsid w:val="004F134C"/>
    <w:rsid w:val="004F1B60"/>
    <w:rsid w:val="004F2AE3"/>
    <w:rsid w:val="004F32C5"/>
    <w:rsid w:val="004F3812"/>
    <w:rsid w:val="004F40DD"/>
    <w:rsid w:val="004F5838"/>
    <w:rsid w:val="004F5A19"/>
    <w:rsid w:val="004F5F47"/>
    <w:rsid w:val="004F715C"/>
    <w:rsid w:val="004F73B9"/>
    <w:rsid w:val="004F79FB"/>
    <w:rsid w:val="0050118F"/>
    <w:rsid w:val="00502076"/>
    <w:rsid w:val="005025B4"/>
    <w:rsid w:val="00503537"/>
    <w:rsid w:val="00503919"/>
    <w:rsid w:val="00504266"/>
    <w:rsid w:val="005057A6"/>
    <w:rsid w:val="005073A4"/>
    <w:rsid w:val="00507D73"/>
    <w:rsid w:val="00507E14"/>
    <w:rsid w:val="00510A66"/>
    <w:rsid w:val="00510B10"/>
    <w:rsid w:val="00510B16"/>
    <w:rsid w:val="00510FCE"/>
    <w:rsid w:val="0051297C"/>
    <w:rsid w:val="00513C63"/>
    <w:rsid w:val="0051486E"/>
    <w:rsid w:val="00516256"/>
    <w:rsid w:val="00521766"/>
    <w:rsid w:val="005232F5"/>
    <w:rsid w:val="0052330C"/>
    <w:rsid w:val="00525E32"/>
    <w:rsid w:val="0052649D"/>
    <w:rsid w:val="00527229"/>
    <w:rsid w:val="00527B0E"/>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F4B"/>
    <w:rsid w:val="00543D1F"/>
    <w:rsid w:val="0054503F"/>
    <w:rsid w:val="005452E3"/>
    <w:rsid w:val="00545397"/>
    <w:rsid w:val="005458EB"/>
    <w:rsid w:val="00546549"/>
    <w:rsid w:val="005466FC"/>
    <w:rsid w:val="005474DE"/>
    <w:rsid w:val="00547FEF"/>
    <w:rsid w:val="00550523"/>
    <w:rsid w:val="0055063E"/>
    <w:rsid w:val="005516F0"/>
    <w:rsid w:val="00552060"/>
    <w:rsid w:val="005547A1"/>
    <w:rsid w:val="00554932"/>
    <w:rsid w:val="0055670A"/>
    <w:rsid w:val="0055672A"/>
    <w:rsid w:val="00556DAB"/>
    <w:rsid w:val="00561EB0"/>
    <w:rsid w:val="0056257C"/>
    <w:rsid w:val="00563A8F"/>
    <w:rsid w:val="00564376"/>
    <w:rsid w:val="005656CC"/>
    <w:rsid w:val="0057078E"/>
    <w:rsid w:val="0057124E"/>
    <w:rsid w:val="00571A64"/>
    <w:rsid w:val="00571B44"/>
    <w:rsid w:val="005720AD"/>
    <w:rsid w:val="005722BA"/>
    <w:rsid w:val="0057267C"/>
    <w:rsid w:val="00572FD6"/>
    <w:rsid w:val="00573D33"/>
    <w:rsid w:val="005741C7"/>
    <w:rsid w:val="0057423B"/>
    <w:rsid w:val="00574E79"/>
    <w:rsid w:val="00575AD1"/>
    <w:rsid w:val="005779C6"/>
    <w:rsid w:val="00580352"/>
    <w:rsid w:val="00580400"/>
    <w:rsid w:val="00581EE3"/>
    <w:rsid w:val="00583409"/>
    <w:rsid w:val="00583DED"/>
    <w:rsid w:val="005849D1"/>
    <w:rsid w:val="00584CEA"/>
    <w:rsid w:val="005859F9"/>
    <w:rsid w:val="005861B1"/>
    <w:rsid w:val="00586597"/>
    <w:rsid w:val="005867F4"/>
    <w:rsid w:val="00587684"/>
    <w:rsid w:val="00590353"/>
    <w:rsid w:val="00591638"/>
    <w:rsid w:val="0059295A"/>
    <w:rsid w:val="00593683"/>
    <w:rsid w:val="0059450D"/>
    <w:rsid w:val="00594C8A"/>
    <w:rsid w:val="00597333"/>
    <w:rsid w:val="00597FE5"/>
    <w:rsid w:val="005A1723"/>
    <w:rsid w:val="005A1A63"/>
    <w:rsid w:val="005A1D92"/>
    <w:rsid w:val="005A3189"/>
    <w:rsid w:val="005A3F5A"/>
    <w:rsid w:val="005A449A"/>
    <w:rsid w:val="005A522D"/>
    <w:rsid w:val="005A6373"/>
    <w:rsid w:val="005A667C"/>
    <w:rsid w:val="005A704A"/>
    <w:rsid w:val="005A755D"/>
    <w:rsid w:val="005A7FE3"/>
    <w:rsid w:val="005B1071"/>
    <w:rsid w:val="005B2699"/>
    <w:rsid w:val="005B4AE2"/>
    <w:rsid w:val="005B546C"/>
    <w:rsid w:val="005B555B"/>
    <w:rsid w:val="005B5980"/>
    <w:rsid w:val="005B67F3"/>
    <w:rsid w:val="005B7658"/>
    <w:rsid w:val="005B782A"/>
    <w:rsid w:val="005B798C"/>
    <w:rsid w:val="005C082E"/>
    <w:rsid w:val="005C2877"/>
    <w:rsid w:val="005C2B8E"/>
    <w:rsid w:val="005C3ADC"/>
    <w:rsid w:val="005C3F5B"/>
    <w:rsid w:val="005C540C"/>
    <w:rsid w:val="005C6659"/>
    <w:rsid w:val="005D06AB"/>
    <w:rsid w:val="005D06CB"/>
    <w:rsid w:val="005D2007"/>
    <w:rsid w:val="005D62E0"/>
    <w:rsid w:val="005D78D6"/>
    <w:rsid w:val="005E185F"/>
    <w:rsid w:val="005E1BF5"/>
    <w:rsid w:val="005E2495"/>
    <w:rsid w:val="005E281C"/>
    <w:rsid w:val="005E3065"/>
    <w:rsid w:val="005E3203"/>
    <w:rsid w:val="005E536A"/>
    <w:rsid w:val="005E6349"/>
    <w:rsid w:val="005E6CF4"/>
    <w:rsid w:val="005F212A"/>
    <w:rsid w:val="005F39E3"/>
    <w:rsid w:val="005F46A7"/>
    <w:rsid w:val="005F63BF"/>
    <w:rsid w:val="005F6A03"/>
    <w:rsid w:val="005F6A20"/>
    <w:rsid w:val="005F7002"/>
    <w:rsid w:val="005F745D"/>
    <w:rsid w:val="005F7E57"/>
    <w:rsid w:val="0060007D"/>
    <w:rsid w:val="00601A08"/>
    <w:rsid w:val="00602575"/>
    <w:rsid w:val="00602E28"/>
    <w:rsid w:val="00605777"/>
    <w:rsid w:val="00605DD7"/>
    <w:rsid w:val="00606444"/>
    <w:rsid w:val="0060686D"/>
    <w:rsid w:val="00606962"/>
    <w:rsid w:val="00606D14"/>
    <w:rsid w:val="00610C01"/>
    <w:rsid w:val="006112B3"/>
    <w:rsid w:val="00612579"/>
    <w:rsid w:val="00612A48"/>
    <w:rsid w:val="00612BA6"/>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30C0E"/>
    <w:rsid w:val="00630C81"/>
    <w:rsid w:val="00630DF2"/>
    <w:rsid w:val="00631959"/>
    <w:rsid w:val="006335C0"/>
    <w:rsid w:val="006339CA"/>
    <w:rsid w:val="00633E1D"/>
    <w:rsid w:val="00633EDC"/>
    <w:rsid w:val="00634014"/>
    <w:rsid w:val="006346CC"/>
    <w:rsid w:val="006347CD"/>
    <w:rsid w:val="00636616"/>
    <w:rsid w:val="00637588"/>
    <w:rsid w:val="00640F2A"/>
    <w:rsid w:val="006417BC"/>
    <w:rsid w:val="006421D1"/>
    <w:rsid w:val="00643006"/>
    <w:rsid w:val="0064334D"/>
    <w:rsid w:val="006434DB"/>
    <w:rsid w:val="00643F5E"/>
    <w:rsid w:val="006443D8"/>
    <w:rsid w:val="0064487F"/>
    <w:rsid w:val="00645774"/>
    <w:rsid w:val="006457F0"/>
    <w:rsid w:val="006467C2"/>
    <w:rsid w:val="00646E63"/>
    <w:rsid w:val="00647F77"/>
    <w:rsid w:val="006505F8"/>
    <w:rsid w:val="0065288F"/>
    <w:rsid w:val="00652E93"/>
    <w:rsid w:val="0065382B"/>
    <w:rsid w:val="00654CF4"/>
    <w:rsid w:val="0065539F"/>
    <w:rsid w:val="006557A4"/>
    <w:rsid w:val="006559A7"/>
    <w:rsid w:val="00655C6E"/>
    <w:rsid w:val="006560DA"/>
    <w:rsid w:val="00656719"/>
    <w:rsid w:val="0065676C"/>
    <w:rsid w:val="00660670"/>
    <w:rsid w:val="00661BAA"/>
    <w:rsid w:val="00661D2C"/>
    <w:rsid w:val="006631D0"/>
    <w:rsid w:val="00664711"/>
    <w:rsid w:val="00664DCC"/>
    <w:rsid w:val="006659E6"/>
    <w:rsid w:val="00665BEB"/>
    <w:rsid w:val="00670DAE"/>
    <w:rsid w:val="00671498"/>
    <w:rsid w:val="0067336C"/>
    <w:rsid w:val="00675DC8"/>
    <w:rsid w:val="006762D7"/>
    <w:rsid w:val="0067660F"/>
    <w:rsid w:val="00677258"/>
    <w:rsid w:val="0067783C"/>
    <w:rsid w:val="0068249C"/>
    <w:rsid w:val="00683816"/>
    <w:rsid w:val="00683BE8"/>
    <w:rsid w:val="00683E8D"/>
    <w:rsid w:val="00687312"/>
    <w:rsid w:val="006876C9"/>
    <w:rsid w:val="00692FA3"/>
    <w:rsid w:val="00694AD8"/>
    <w:rsid w:val="00695784"/>
    <w:rsid w:val="00697698"/>
    <w:rsid w:val="006A1904"/>
    <w:rsid w:val="006A1B23"/>
    <w:rsid w:val="006A248C"/>
    <w:rsid w:val="006A2C95"/>
    <w:rsid w:val="006A3522"/>
    <w:rsid w:val="006A40B3"/>
    <w:rsid w:val="006A4669"/>
    <w:rsid w:val="006A6B82"/>
    <w:rsid w:val="006B012F"/>
    <w:rsid w:val="006B0372"/>
    <w:rsid w:val="006B0D0C"/>
    <w:rsid w:val="006B11BA"/>
    <w:rsid w:val="006B2028"/>
    <w:rsid w:val="006B282C"/>
    <w:rsid w:val="006B2D2D"/>
    <w:rsid w:val="006B3762"/>
    <w:rsid w:val="006B49B4"/>
    <w:rsid w:val="006C02DD"/>
    <w:rsid w:val="006C08C2"/>
    <w:rsid w:val="006C2017"/>
    <w:rsid w:val="006C2364"/>
    <w:rsid w:val="006C2B74"/>
    <w:rsid w:val="006C2F5B"/>
    <w:rsid w:val="006C2FC7"/>
    <w:rsid w:val="006C369A"/>
    <w:rsid w:val="006C4247"/>
    <w:rsid w:val="006C4B8E"/>
    <w:rsid w:val="006C59DE"/>
    <w:rsid w:val="006C66CA"/>
    <w:rsid w:val="006C717B"/>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556"/>
    <w:rsid w:val="00701424"/>
    <w:rsid w:val="00702563"/>
    <w:rsid w:val="00702F31"/>
    <w:rsid w:val="007032C1"/>
    <w:rsid w:val="00706B7B"/>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DD2"/>
    <w:rsid w:val="007271B8"/>
    <w:rsid w:val="0073089F"/>
    <w:rsid w:val="00731216"/>
    <w:rsid w:val="00731329"/>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4EC"/>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5695"/>
    <w:rsid w:val="007663C8"/>
    <w:rsid w:val="00766ED7"/>
    <w:rsid w:val="0077162D"/>
    <w:rsid w:val="00771DF5"/>
    <w:rsid w:val="00772B1D"/>
    <w:rsid w:val="00773A97"/>
    <w:rsid w:val="00774DD1"/>
    <w:rsid w:val="0077634A"/>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28FF"/>
    <w:rsid w:val="00792D13"/>
    <w:rsid w:val="00793098"/>
    <w:rsid w:val="0079370C"/>
    <w:rsid w:val="0079398A"/>
    <w:rsid w:val="007949C7"/>
    <w:rsid w:val="00796AF7"/>
    <w:rsid w:val="00796F2A"/>
    <w:rsid w:val="007A01D8"/>
    <w:rsid w:val="007A0822"/>
    <w:rsid w:val="007A09EF"/>
    <w:rsid w:val="007A0CAA"/>
    <w:rsid w:val="007A13C8"/>
    <w:rsid w:val="007A1812"/>
    <w:rsid w:val="007A2E3E"/>
    <w:rsid w:val="007A428B"/>
    <w:rsid w:val="007A5E2B"/>
    <w:rsid w:val="007A7043"/>
    <w:rsid w:val="007B04E3"/>
    <w:rsid w:val="007B0F14"/>
    <w:rsid w:val="007B14CA"/>
    <w:rsid w:val="007B1BF2"/>
    <w:rsid w:val="007B23D5"/>
    <w:rsid w:val="007B2D8A"/>
    <w:rsid w:val="007B31AC"/>
    <w:rsid w:val="007B3448"/>
    <w:rsid w:val="007B3B2A"/>
    <w:rsid w:val="007B3BBD"/>
    <w:rsid w:val="007B50A4"/>
    <w:rsid w:val="007B52D7"/>
    <w:rsid w:val="007B7E1A"/>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C6"/>
    <w:rsid w:val="007D6C17"/>
    <w:rsid w:val="007D6DD4"/>
    <w:rsid w:val="007D6E3F"/>
    <w:rsid w:val="007D721A"/>
    <w:rsid w:val="007D7C3A"/>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47A"/>
    <w:rsid w:val="007F5C5F"/>
    <w:rsid w:val="007F5DB4"/>
    <w:rsid w:val="007F782A"/>
    <w:rsid w:val="007F7BE1"/>
    <w:rsid w:val="007F7F45"/>
    <w:rsid w:val="00800CB7"/>
    <w:rsid w:val="008020A2"/>
    <w:rsid w:val="008026F5"/>
    <w:rsid w:val="0080283F"/>
    <w:rsid w:val="00802FED"/>
    <w:rsid w:val="0080312E"/>
    <w:rsid w:val="0080318E"/>
    <w:rsid w:val="00803356"/>
    <w:rsid w:val="00803C3C"/>
    <w:rsid w:val="00803D35"/>
    <w:rsid w:val="00805122"/>
    <w:rsid w:val="0080545E"/>
    <w:rsid w:val="00806DB9"/>
    <w:rsid w:val="008070AE"/>
    <w:rsid w:val="00807C11"/>
    <w:rsid w:val="00810BF9"/>
    <w:rsid w:val="0081108B"/>
    <w:rsid w:val="008116EC"/>
    <w:rsid w:val="00812A45"/>
    <w:rsid w:val="00814045"/>
    <w:rsid w:val="00814134"/>
    <w:rsid w:val="00814850"/>
    <w:rsid w:val="00815E1A"/>
    <w:rsid w:val="00815E1F"/>
    <w:rsid w:val="00816642"/>
    <w:rsid w:val="0081667B"/>
    <w:rsid w:val="00817279"/>
    <w:rsid w:val="0082042C"/>
    <w:rsid w:val="00821C65"/>
    <w:rsid w:val="0082281E"/>
    <w:rsid w:val="00822CB3"/>
    <w:rsid w:val="00824140"/>
    <w:rsid w:val="0082414E"/>
    <w:rsid w:val="00826BAF"/>
    <w:rsid w:val="0082740D"/>
    <w:rsid w:val="008301AB"/>
    <w:rsid w:val="0083040C"/>
    <w:rsid w:val="008306AE"/>
    <w:rsid w:val="00831AB3"/>
    <w:rsid w:val="00832372"/>
    <w:rsid w:val="00832A10"/>
    <w:rsid w:val="00832C61"/>
    <w:rsid w:val="008354A8"/>
    <w:rsid w:val="00835855"/>
    <w:rsid w:val="00836F75"/>
    <w:rsid w:val="00837030"/>
    <w:rsid w:val="00837799"/>
    <w:rsid w:val="00837A91"/>
    <w:rsid w:val="0084044F"/>
    <w:rsid w:val="00840BE3"/>
    <w:rsid w:val="00840CFB"/>
    <w:rsid w:val="00840F17"/>
    <w:rsid w:val="008419FD"/>
    <w:rsid w:val="00841E79"/>
    <w:rsid w:val="008506EE"/>
    <w:rsid w:val="00851450"/>
    <w:rsid w:val="0085194A"/>
    <w:rsid w:val="00853A32"/>
    <w:rsid w:val="00853FAA"/>
    <w:rsid w:val="0085514C"/>
    <w:rsid w:val="0085745E"/>
    <w:rsid w:val="00857D0E"/>
    <w:rsid w:val="00860711"/>
    <w:rsid w:val="00861A52"/>
    <w:rsid w:val="00862DF1"/>
    <w:rsid w:val="00863905"/>
    <w:rsid w:val="008639AE"/>
    <w:rsid w:val="00863E86"/>
    <w:rsid w:val="00866150"/>
    <w:rsid w:val="00866D3C"/>
    <w:rsid w:val="00867A36"/>
    <w:rsid w:val="00867AD9"/>
    <w:rsid w:val="00870472"/>
    <w:rsid w:val="0087078B"/>
    <w:rsid w:val="008711CF"/>
    <w:rsid w:val="00871486"/>
    <w:rsid w:val="0087151C"/>
    <w:rsid w:val="00871B3E"/>
    <w:rsid w:val="00871C98"/>
    <w:rsid w:val="00872084"/>
    <w:rsid w:val="0087222D"/>
    <w:rsid w:val="00872B4C"/>
    <w:rsid w:val="00874A36"/>
    <w:rsid w:val="00876CEE"/>
    <w:rsid w:val="0087749C"/>
    <w:rsid w:val="00877B21"/>
    <w:rsid w:val="008807CA"/>
    <w:rsid w:val="0088230C"/>
    <w:rsid w:val="0088383B"/>
    <w:rsid w:val="00883B71"/>
    <w:rsid w:val="008840C0"/>
    <w:rsid w:val="00884F8B"/>
    <w:rsid w:val="008862A1"/>
    <w:rsid w:val="00886ADA"/>
    <w:rsid w:val="008879D5"/>
    <w:rsid w:val="008913BF"/>
    <w:rsid w:val="008917F8"/>
    <w:rsid w:val="00894C11"/>
    <w:rsid w:val="008952FC"/>
    <w:rsid w:val="008969AE"/>
    <w:rsid w:val="00896B86"/>
    <w:rsid w:val="00896E70"/>
    <w:rsid w:val="008A03F9"/>
    <w:rsid w:val="008A062A"/>
    <w:rsid w:val="008A0CF4"/>
    <w:rsid w:val="008A1572"/>
    <w:rsid w:val="008A3353"/>
    <w:rsid w:val="008A3E27"/>
    <w:rsid w:val="008B0FB0"/>
    <w:rsid w:val="008B1BBD"/>
    <w:rsid w:val="008B1F7C"/>
    <w:rsid w:val="008B2791"/>
    <w:rsid w:val="008B2BEB"/>
    <w:rsid w:val="008B2FF8"/>
    <w:rsid w:val="008B32BA"/>
    <w:rsid w:val="008B472E"/>
    <w:rsid w:val="008B5C6E"/>
    <w:rsid w:val="008B6ED1"/>
    <w:rsid w:val="008B7401"/>
    <w:rsid w:val="008B7B70"/>
    <w:rsid w:val="008C2CA4"/>
    <w:rsid w:val="008C368B"/>
    <w:rsid w:val="008C5415"/>
    <w:rsid w:val="008C5FC9"/>
    <w:rsid w:val="008C6D23"/>
    <w:rsid w:val="008C76CE"/>
    <w:rsid w:val="008C7B77"/>
    <w:rsid w:val="008C7C36"/>
    <w:rsid w:val="008D0664"/>
    <w:rsid w:val="008D1EA0"/>
    <w:rsid w:val="008D22EF"/>
    <w:rsid w:val="008D32CF"/>
    <w:rsid w:val="008D4B6B"/>
    <w:rsid w:val="008D6B23"/>
    <w:rsid w:val="008D7131"/>
    <w:rsid w:val="008E1009"/>
    <w:rsid w:val="008E10D0"/>
    <w:rsid w:val="008E1F6A"/>
    <w:rsid w:val="008E1F93"/>
    <w:rsid w:val="008E21D7"/>
    <w:rsid w:val="008E38C2"/>
    <w:rsid w:val="008E45CB"/>
    <w:rsid w:val="008E4A34"/>
    <w:rsid w:val="008E4DC2"/>
    <w:rsid w:val="008E61E2"/>
    <w:rsid w:val="008E6560"/>
    <w:rsid w:val="008E7167"/>
    <w:rsid w:val="008F0192"/>
    <w:rsid w:val="008F01F3"/>
    <w:rsid w:val="008F18F1"/>
    <w:rsid w:val="008F1945"/>
    <w:rsid w:val="008F1B3A"/>
    <w:rsid w:val="008F24C8"/>
    <w:rsid w:val="008F2A2A"/>
    <w:rsid w:val="008F3575"/>
    <w:rsid w:val="008F3B40"/>
    <w:rsid w:val="008F40FF"/>
    <w:rsid w:val="008F4391"/>
    <w:rsid w:val="008F79F7"/>
    <w:rsid w:val="00900B43"/>
    <w:rsid w:val="00901B37"/>
    <w:rsid w:val="0090330C"/>
    <w:rsid w:val="009033C9"/>
    <w:rsid w:val="00903521"/>
    <w:rsid w:val="009060FC"/>
    <w:rsid w:val="00906795"/>
    <w:rsid w:val="009073E4"/>
    <w:rsid w:val="009123D6"/>
    <w:rsid w:val="009128CD"/>
    <w:rsid w:val="00912D66"/>
    <w:rsid w:val="0091422A"/>
    <w:rsid w:val="009146A5"/>
    <w:rsid w:val="0092121E"/>
    <w:rsid w:val="00925A63"/>
    <w:rsid w:val="00925F08"/>
    <w:rsid w:val="00926B1F"/>
    <w:rsid w:val="00926FEC"/>
    <w:rsid w:val="0092780A"/>
    <w:rsid w:val="00930357"/>
    <w:rsid w:val="0093307E"/>
    <w:rsid w:val="009335CA"/>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9AF"/>
    <w:rsid w:val="00960216"/>
    <w:rsid w:val="00960E48"/>
    <w:rsid w:val="009613FE"/>
    <w:rsid w:val="00961F4E"/>
    <w:rsid w:val="0096223A"/>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362E"/>
    <w:rsid w:val="00984376"/>
    <w:rsid w:val="009847E6"/>
    <w:rsid w:val="00984FED"/>
    <w:rsid w:val="00991147"/>
    <w:rsid w:val="00991737"/>
    <w:rsid w:val="0099286A"/>
    <w:rsid w:val="00992B33"/>
    <w:rsid w:val="00993996"/>
    <w:rsid w:val="009949A3"/>
    <w:rsid w:val="00994E3A"/>
    <w:rsid w:val="00995B39"/>
    <w:rsid w:val="00997069"/>
    <w:rsid w:val="00997BC0"/>
    <w:rsid w:val="00997FAE"/>
    <w:rsid w:val="009A045E"/>
    <w:rsid w:val="009A14F7"/>
    <w:rsid w:val="009A2E45"/>
    <w:rsid w:val="009A448F"/>
    <w:rsid w:val="009A55FA"/>
    <w:rsid w:val="009A6AC5"/>
    <w:rsid w:val="009A7E3C"/>
    <w:rsid w:val="009B05FA"/>
    <w:rsid w:val="009B32F5"/>
    <w:rsid w:val="009B4A49"/>
    <w:rsid w:val="009B7EB9"/>
    <w:rsid w:val="009C0E42"/>
    <w:rsid w:val="009C153A"/>
    <w:rsid w:val="009C1770"/>
    <w:rsid w:val="009C1DE7"/>
    <w:rsid w:val="009C20D1"/>
    <w:rsid w:val="009C30E7"/>
    <w:rsid w:val="009C33F4"/>
    <w:rsid w:val="009C4820"/>
    <w:rsid w:val="009C5784"/>
    <w:rsid w:val="009C6074"/>
    <w:rsid w:val="009C7240"/>
    <w:rsid w:val="009C73A2"/>
    <w:rsid w:val="009D0A48"/>
    <w:rsid w:val="009D0F49"/>
    <w:rsid w:val="009D2616"/>
    <w:rsid w:val="009D4919"/>
    <w:rsid w:val="009D55DB"/>
    <w:rsid w:val="009D60DC"/>
    <w:rsid w:val="009D6173"/>
    <w:rsid w:val="009D61C2"/>
    <w:rsid w:val="009D622E"/>
    <w:rsid w:val="009E09AE"/>
    <w:rsid w:val="009E2461"/>
    <w:rsid w:val="009E2725"/>
    <w:rsid w:val="009E790F"/>
    <w:rsid w:val="009F186B"/>
    <w:rsid w:val="009F18FB"/>
    <w:rsid w:val="009F1FC5"/>
    <w:rsid w:val="009F2E05"/>
    <w:rsid w:val="009F459F"/>
    <w:rsid w:val="009F5DA9"/>
    <w:rsid w:val="009F5DC2"/>
    <w:rsid w:val="00A00A1A"/>
    <w:rsid w:val="00A00BCC"/>
    <w:rsid w:val="00A00C86"/>
    <w:rsid w:val="00A00D37"/>
    <w:rsid w:val="00A00F76"/>
    <w:rsid w:val="00A03C4E"/>
    <w:rsid w:val="00A06C24"/>
    <w:rsid w:val="00A11838"/>
    <w:rsid w:val="00A144EC"/>
    <w:rsid w:val="00A14C7B"/>
    <w:rsid w:val="00A14FCA"/>
    <w:rsid w:val="00A1664D"/>
    <w:rsid w:val="00A169C4"/>
    <w:rsid w:val="00A16C9E"/>
    <w:rsid w:val="00A2141F"/>
    <w:rsid w:val="00A225F3"/>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4756B"/>
    <w:rsid w:val="00A50FAB"/>
    <w:rsid w:val="00A51C90"/>
    <w:rsid w:val="00A53A94"/>
    <w:rsid w:val="00A53F9B"/>
    <w:rsid w:val="00A57145"/>
    <w:rsid w:val="00A60209"/>
    <w:rsid w:val="00A609C1"/>
    <w:rsid w:val="00A61F1C"/>
    <w:rsid w:val="00A631E3"/>
    <w:rsid w:val="00A63C4C"/>
    <w:rsid w:val="00A64B6E"/>
    <w:rsid w:val="00A6527D"/>
    <w:rsid w:val="00A65FDD"/>
    <w:rsid w:val="00A66E68"/>
    <w:rsid w:val="00A67156"/>
    <w:rsid w:val="00A674F3"/>
    <w:rsid w:val="00A67F71"/>
    <w:rsid w:val="00A70911"/>
    <w:rsid w:val="00A73CA1"/>
    <w:rsid w:val="00A7404D"/>
    <w:rsid w:val="00A75771"/>
    <w:rsid w:val="00A75C5B"/>
    <w:rsid w:val="00A75F18"/>
    <w:rsid w:val="00A77727"/>
    <w:rsid w:val="00A800EF"/>
    <w:rsid w:val="00A80576"/>
    <w:rsid w:val="00A8187F"/>
    <w:rsid w:val="00A81BDB"/>
    <w:rsid w:val="00A82199"/>
    <w:rsid w:val="00A82DDE"/>
    <w:rsid w:val="00A82ED0"/>
    <w:rsid w:val="00A83F09"/>
    <w:rsid w:val="00A84C11"/>
    <w:rsid w:val="00A864FF"/>
    <w:rsid w:val="00A874B6"/>
    <w:rsid w:val="00A8775F"/>
    <w:rsid w:val="00A87D2C"/>
    <w:rsid w:val="00A90481"/>
    <w:rsid w:val="00A91218"/>
    <w:rsid w:val="00A9134A"/>
    <w:rsid w:val="00A91EFC"/>
    <w:rsid w:val="00A9393D"/>
    <w:rsid w:val="00A93A55"/>
    <w:rsid w:val="00A93FC5"/>
    <w:rsid w:val="00A944F1"/>
    <w:rsid w:val="00A95E18"/>
    <w:rsid w:val="00A96D1E"/>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6658"/>
    <w:rsid w:val="00AC009D"/>
    <w:rsid w:val="00AC0988"/>
    <w:rsid w:val="00AC2240"/>
    <w:rsid w:val="00AC2AF6"/>
    <w:rsid w:val="00AC51BB"/>
    <w:rsid w:val="00AC6534"/>
    <w:rsid w:val="00AC66D4"/>
    <w:rsid w:val="00AC7269"/>
    <w:rsid w:val="00AC78DB"/>
    <w:rsid w:val="00AC79F6"/>
    <w:rsid w:val="00AD2FB7"/>
    <w:rsid w:val="00AD3233"/>
    <w:rsid w:val="00AD5B99"/>
    <w:rsid w:val="00AD76CE"/>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3B1B"/>
    <w:rsid w:val="00AF433E"/>
    <w:rsid w:val="00AF4D1E"/>
    <w:rsid w:val="00AF59AD"/>
    <w:rsid w:val="00AF5A36"/>
    <w:rsid w:val="00AF610B"/>
    <w:rsid w:val="00AF7246"/>
    <w:rsid w:val="00B00DE8"/>
    <w:rsid w:val="00B01133"/>
    <w:rsid w:val="00B04CBD"/>
    <w:rsid w:val="00B05127"/>
    <w:rsid w:val="00B05E47"/>
    <w:rsid w:val="00B05E66"/>
    <w:rsid w:val="00B0708A"/>
    <w:rsid w:val="00B0799B"/>
    <w:rsid w:val="00B1001B"/>
    <w:rsid w:val="00B11B6B"/>
    <w:rsid w:val="00B11C48"/>
    <w:rsid w:val="00B11C61"/>
    <w:rsid w:val="00B13708"/>
    <w:rsid w:val="00B15E34"/>
    <w:rsid w:val="00B15EC2"/>
    <w:rsid w:val="00B166D1"/>
    <w:rsid w:val="00B16912"/>
    <w:rsid w:val="00B16BC7"/>
    <w:rsid w:val="00B16D36"/>
    <w:rsid w:val="00B1720D"/>
    <w:rsid w:val="00B201CA"/>
    <w:rsid w:val="00B20C83"/>
    <w:rsid w:val="00B20C9C"/>
    <w:rsid w:val="00B22A67"/>
    <w:rsid w:val="00B2498C"/>
    <w:rsid w:val="00B25519"/>
    <w:rsid w:val="00B25CA2"/>
    <w:rsid w:val="00B2611D"/>
    <w:rsid w:val="00B30BAB"/>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E94"/>
    <w:rsid w:val="00B52EA3"/>
    <w:rsid w:val="00B543DE"/>
    <w:rsid w:val="00B546B2"/>
    <w:rsid w:val="00B55217"/>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7B3"/>
    <w:rsid w:val="00B65B5C"/>
    <w:rsid w:val="00B66609"/>
    <w:rsid w:val="00B67F7D"/>
    <w:rsid w:val="00B706FA"/>
    <w:rsid w:val="00B7203B"/>
    <w:rsid w:val="00B7251E"/>
    <w:rsid w:val="00B73B97"/>
    <w:rsid w:val="00B74C91"/>
    <w:rsid w:val="00B7502B"/>
    <w:rsid w:val="00B752FA"/>
    <w:rsid w:val="00B75A7C"/>
    <w:rsid w:val="00B765A8"/>
    <w:rsid w:val="00B77885"/>
    <w:rsid w:val="00B8002A"/>
    <w:rsid w:val="00B811F3"/>
    <w:rsid w:val="00B81465"/>
    <w:rsid w:val="00B81E3C"/>
    <w:rsid w:val="00B826FF"/>
    <w:rsid w:val="00B82722"/>
    <w:rsid w:val="00B828D9"/>
    <w:rsid w:val="00B829E2"/>
    <w:rsid w:val="00B83735"/>
    <w:rsid w:val="00B842DD"/>
    <w:rsid w:val="00B86245"/>
    <w:rsid w:val="00B86445"/>
    <w:rsid w:val="00B8644E"/>
    <w:rsid w:val="00B86B2A"/>
    <w:rsid w:val="00B90516"/>
    <w:rsid w:val="00B916FD"/>
    <w:rsid w:val="00B93EDF"/>
    <w:rsid w:val="00B94610"/>
    <w:rsid w:val="00B94F4F"/>
    <w:rsid w:val="00B97DF2"/>
    <w:rsid w:val="00BA0D9D"/>
    <w:rsid w:val="00BA1BEC"/>
    <w:rsid w:val="00BA211E"/>
    <w:rsid w:val="00BA212D"/>
    <w:rsid w:val="00BA2249"/>
    <w:rsid w:val="00BA27B5"/>
    <w:rsid w:val="00BA3725"/>
    <w:rsid w:val="00BA49FB"/>
    <w:rsid w:val="00BA748F"/>
    <w:rsid w:val="00BA7A69"/>
    <w:rsid w:val="00BB09B2"/>
    <w:rsid w:val="00BB16F9"/>
    <w:rsid w:val="00BB2D2C"/>
    <w:rsid w:val="00BB360E"/>
    <w:rsid w:val="00BB3E48"/>
    <w:rsid w:val="00BB41AD"/>
    <w:rsid w:val="00BB4528"/>
    <w:rsid w:val="00BB4E73"/>
    <w:rsid w:val="00BB4E87"/>
    <w:rsid w:val="00BB5691"/>
    <w:rsid w:val="00BB607C"/>
    <w:rsid w:val="00BB6A8D"/>
    <w:rsid w:val="00BB7378"/>
    <w:rsid w:val="00BB76BE"/>
    <w:rsid w:val="00BC008E"/>
    <w:rsid w:val="00BC2055"/>
    <w:rsid w:val="00BC36CF"/>
    <w:rsid w:val="00BC39A1"/>
    <w:rsid w:val="00BC3C04"/>
    <w:rsid w:val="00BC405B"/>
    <w:rsid w:val="00BC55F0"/>
    <w:rsid w:val="00BC7DD7"/>
    <w:rsid w:val="00BC7EB0"/>
    <w:rsid w:val="00BC7FA6"/>
    <w:rsid w:val="00BD113E"/>
    <w:rsid w:val="00BD15ED"/>
    <w:rsid w:val="00BD36F3"/>
    <w:rsid w:val="00BD4F57"/>
    <w:rsid w:val="00BD5F5A"/>
    <w:rsid w:val="00BD61DA"/>
    <w:rsid w:val="00BD7252"/>
    <w:rsid w:val="00BE0DC9"/>
    <w:rsid w:val="00BE1077"/>
    <w:rsid w:val="00BE15D1"/>
    <w:rsid w:val="00BE2A57"/>
    <w:rsid w:val="00BE36E5"/>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A53"/>
    <w:rsid w:val="00BF21FA"/>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910"/>
    <w:rsid w:val="00C06AAC"/>
    <w:rsid w:val="00C06F8D"/>
    <w:rsid w:val="00C1106D"/>
    <w:rsid w:val="00C11C04"/>
    <w:rsid w:val="00C14497"/>
    <w:rsid w:val="00C14804"/>
    <w:rsid w:val="00C14999"/>
    <w:rsid w:val="00C157B9"/>
    <w:rsid w:val="00C15A4E"/>
    <w:rsid w:val="00C1627A"/>
    <w:rsid w:val="00C16FE5"/>
    <w:rsid w:val="00C1712F"/>
    <w:rsid w:val="00C20A39"/>
    <w:rsid w:val="00C20CD7"/>
    <w:rsid w:val="00C21256"/>
    <w:rsid w:val="00C23B96"/>
    <w:rsid w:val="00C23C66"/>
    <w:rsid w:val="00C25272"/>
    <w:rsid w:val="00C2527B"/>
    <w:rsid w:val="00C259AC"/>
    <w:rsid w:val="00C25C82"/>
    <w:rsid w:val="00C261A8"/>
    <w:rsid w:val="00C262D7"/>
    <w:rsid w:val="00C309F3"/>
    <w:rsid w:val="00C30F33"/>
    <w:rsid w:val="00C31E8E"/>
    <w:rsid w:val="00C32409"/>
    <w:rsid w:val="00C328AF"/>
    <w:rsid w:val="00C329C5"/>
    <w:rsid w:val="00C339BB"/>
    <w:rsid w:val="00C33AA2"/>
    <w:rsid w:val="00C34CA5"/>
    <w:rsid w:val="00C354AF"/>
    <w:rsid w:val="00C3565C"/>
    <w:rsid w:val="00C3666D"/>
    <w:rsid w:val="00C3675C"/>
    <w:rsid w:val="00C37332"/>
    <w:rsid w:val="00C41181"/>
    <w:rsid w:val="00C4122F"/>
    <w:rsid w:val="00C41C45"/>
    <w:rsid w:val="00C4224C"/>
    <w:rsid w:val="00C4269B"/>
    <w:rsid w:val="00C42798"/>
    <w:rsid w:val="00C438E4"/>
    <w:rsid w:val="00C44B20"/>
    <w:rsid w:val="00C45222"/>
    <w:rsid w:val="00C473DF"/>
    <w:rsid w:val="00C479C8"/>
    <w:rsid w:val="00C514C6"/>
    <w:rsid w:val="00C515E0"/>
    <w:rsid w:val="00C525FE"/>
    <w:rsid w:val="00C53251"/>
    <w:rsid w:val="00C55076"/>
    <w:rsid w:val="00C55F98"/>
    <w:rsid w:val="00C568F2"/>
    <w:rsid w:val="00C56ACD"/>
    <w:rsid w:val="00C573E5"/>
    <w:rsid w:val="00C57E80"/>
    <w:rsid w:val="00C6038C"/>
    <w:rsid w:val="00C60F91"/>
    <w:rsid w:val="00C623A6"/>
    <w:rsid w:val="00C62489"/>
    <w:rsid w:val="00C636F5"/>
    <w:rsid w:val="00C64440"/>
    <w:rsid w:val="00C66184"/>
    <w:rsid w:val="00C66D60"/>
    <w:rsid w:val="00C70053"/>
    <w:rsid w:val="00C70B79"/>
    <w:rsid w:val="00C71E96"/>
    <w:rsid w:val="00C72B24"/>
    <w:rsid w:val="00C73D63"/>
    <w:rsid w:val="00C74A91"/>
    <w:rsid w:val="00C74EC1"/>
    <w:rsid w:val="00C818A8"/>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5FF"/>
    <w:rsid w:val="00CA4727"/>
    <w:rsid w:val="00CA5152"/>
    <w:rsid w:val="00CA55D8"/>
    <w:rsid w:val="00CA7A94"/>
    <w:rsid w:val="00CB01BC"/>
    <w:rsid w:val="00CB0EAB"/>
    <w:rsid w:val="00CB162C"/>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99D"/>
    <w:rsid w:val="00CE53CB"/>
    <w:rsid w:val="00CE5A9A"/>
    <w:rsid w:val="00CF03DE"/>
    <w:rsid w:val="00CF0863"/>
    <w:rsid w:val="00CF1932"/>
    <w:rsid w:val="00CF22FB"/>
    <w:rsid w:val="00CF4436"/>
    <w:rsid w:val="00CF464C"/>
    <w:rsid w:val="00CF49E0"/>
    <w:rsid w:val="00CF4EF7"/>
    <w:rsid w:val="00CF7375"/>
    <w:rsid w:val="00D0008F"/>
    <w:rsid w:val="00D015F2"/>
    <w:rsid w:val="00D020B5"/>
    <w:rsid w:val="00D02D68"/>
    <w:rsid w:val="00D03419"/>
    <w:rsid w:val="00D03CD2"/>
    <w:rsid w:val="00D0447D"/>
    <w:rsid w:val="00D0465B"/>
    <w:rsid w:val="00D048D4"/>
    <w:rsid w:val="00D04937"/>
    <w:rsid w:val="00D07097"/>
    <w:rsid w:val="00D070FC"/>
    <w:rsid w:val="00D101BB"/>
    <w:rsid w:val="00D1099B"/>
    <w:rsid w:val="00D10DBC"/>
    <w:rsid w:val="00D121EE"/>
    <w:rsid w:val="00D12ECD"/>
    <w:rsid w:val="00D12F60"/>
    <w:rsid w:val="00D14525"/>
    <w:rsid w:val="00D14526"/>
    <w:rsid w:val="00D15037"/>
    <w:rsid w:val="00D153A4"/>
    <w:rsid w:val="00D168C5"/>
    <w:rsid w:val="00D17044"/>
    <w:rsid w:val="00D20D0A"/>
    <w:rsid w:val="00D25C46"/>
    <w:rsid w:val="00D27189"/>
    <w:rsid w:val="00D346EF"/>
    <w:rsid w:val="00D365EB"/>
    <w:rsid w:val="00D36EBC"/>
    <w:rsid w:val="00D37601"/>
    <w:rsid w:val="00D40EED"/>
    <w:rsid w:val="00D426DF"/>
    <w:rsid w:val="00D44C7A"/>
    <w:rsid w:val="00D44EFD"/>
    <w:rsid w:val="00D450ED"/>
    <w:rsid w:val="00D45603"/>
    <w:rsid w:val="00D474C7"/>
    <w:rsid w:val="00D4765E"/>
    <w:rsid w:val="00D50E34"/>
    <w:rsid w:val="00D51165"/>
    <w:rsid w:val="00D5215D"/>
    <w:rsid w:val="00D53C26"/>
    <w:rsid w:val="00D56A3E"/>
    <w:rsid w:val="00D571EA"/>
    <w:rsid w:val="00D57A93"/>
    <w:rsid w:val="00D60124"/>
    <w:rsid w:val="00D601BF"/>
    <w:rsid w:val="00D60791"/>
    <w:rsid w:val="00D6195E"/>
    <w:rsid w:val="00D61D7D"/>
    <w:rsid w:val="00D62BD6"/>
    <w:rsid w:val="00D6425A"/>
    <w:rsid w:val="00D6429F"/>
    <w:rsid w:val="00D645A5"/>
    <w:rsid w:val="00D64608"/>
    <w:rsid w:val="00D648EE"/>
    <w:rsid w:val="00D65891"/>
    <w:rsid w:val="00D66970"/>
    <w:rsid w:val="00D66AB9"/>
    <w:rsid w:val="00D66E5E"/>
    <w:rsid w:val="00D70BD7"/>
    <w:rsid w:val="00D70F56"/>
    <w:rsid w:val="00D711EE"/>
    <w:rsid w:val="00D718E0"/>
    <w:rsid w:val="00D71B4D"/>
    <w:rsid w:val="00D7279F"/>
    <w:rsid w:val="00D7323A"/>
    <w:rsid w:val="00D73997"/>
    <w:rsid w:val="00D73C9D"/>
    <w:rsid w:val="00D73EED"/>
    <w:rsid w:val="00D74DD4"/>
    <w:rsid w:val="00D75BEF"/>
    <w:rsid w:val="00D75C64"/>
    <w:rsid w:val="00D7615B"/>
    <w:rsid w:val="00D76246"/>
    <w:rsid w:val="00D769E5"/>
    <w:rsid w:val="00D77D3C"/>
    <w:rsid w:val="00D83351"/>
    <w:rsid w:val="00D83410"/>
    <w:rsid w:val="00D8644F"/>
    <w:rsid w:val="00D87272"/>
    <w:rsid w:val="00D877A4"/>
    <w:rsid w:val="00D87C1F"/>
    <w:rsid w:val="00D902CE"/>
    <w:rsid w:val="00D9172F"/>
    <w:rsid w:val="00D917AC"/>
    <w:rsid w:val="00D9282B"/>
    <w:rsid w:val="00D92A58"/>
    <w:rsid w:val="00D92F2B"/>
    <w:rsid w:val="00D93A06"/>
    <w:rsid w:val="00D942CC"/>
    <w:rsid w:val="00D94F86"/>
    <w:rsid w:val="00D95025"/>
    <w:rsid w:val="00D956CB"/>
    <w:rsid w:val="00D96C5D"/>
    <w:rsid w:val="00D96D8F"/>
    <w:rsid w:val="00D971FA"/>
    <w:rsid w:val="00D97B48"/>
    <w:rsid w:val="00DA04C8"/>
    <w:rsid w:val="00DA2073"/>
    <w:rsid w:val="00DA35C5"/>
    <w:rsid w:val="00DA43A3"/>
    <w:rsid w:val="00DA462A"/>
    <w:rsid w:val="00DA5093"/>
    <w:rsid w:val="00DA566D"/>
    <w:rsid w:val="00DA65C9"/>
    <w:rsid w:val="00DA664B"/>
    <w:rsid w:val="00DA6BE1"/>
    <w:rsid w:val="00DA71B2"/>
    <w:rsid w:val="00DB40CE"/>
    <w:rsid w:val="00DB4223"/>
    <w:rsid w:val="00DB459D"/>
    <w:rsid w:val="00DB5219"/>
    <w:rsid w:val="00DB5325"/>
    <w:rsid w:val="00DB62BF"/>
    <w:rsid w:val="00DC186A"/>
    <w:rsid w:val="00DC2E46"/>
    <w:rsid w:val="00DC32D2"/>
    <w:rsid w:val="00DC4CA4"/>
    <w:rsid w:val="00DC4FCF"/>
    <w:rsid w:val="00DC7B63"/>
    <w:rsid w:val="00DC7B66"/>
    <w:rsid w:val="00DD07E3"/>
    <w:rsid w:val="00DD2C74"/>
    <w:rsid w:val="00DD2CEA"/>
    <w:rsid w:val="00DD2D60"/>
    <w:rsid w:val="00DD3960"/>
    <w:rsid w:val="00DD3EB4"/>
    <w:rsid w:val="00DD4760"/>
    <w:rsid w:val="00DD4905"/>
    <w:rsid w:val="00DD49D1"/>
    <w:rsid w:val="00DD5D54"/>
    <w:rsid w:val="00DD68C5"/>
    <w:rsid w:val="00DD6A90"/>
    <w:rsid w:val="00DE0762"/>
    <w:rsid w:val="00DE0EFC"/>
    <w:rsid w:val="00DE42EE"/>
    <w:rsid w:val="00DE43AE"/>
    <w:rsid w:val="00DE52AE"/>
    <w:rsid w:val="00DE5F86"/>
    <w:rsid w:val="00DE660B"/>
    <w:rsid w:val="00DE6922"/>
    <w:rsid w:val="00DE749F"/>
    <w:rsid w:val="00DF0A8B"/>
    <w:rsid w:val="00DF102F"/>
    <w:rsid w:val="00DF1747"/>
    <w:rsid w:val="00DF18A7"/>
    <w:rsid w:val="00DF20C1"/>
    <w:rsid w:val="00DF2403"/>
    <w:rsid w:val="00DF27A0"/>
    <w:rsid w:val="00DF2F28"/>
    <w:rsid w:val="00DF3A94"/>
    <w:rsid w:val="00DF4968"/>
    <w:rsid w:val="00DF53A7"/>
    <w:rsid w:val="00DF65F7"/>
    <w:rsid w:val="00DF71C4"/>
    <w:rsid w:val="00DF7556"/>
    <w:rsid w:val="00DF78A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351"/>
    <w:rsid w:val="00E1470A"/>
    <w:rsid w:val="00E176FF"/>
    <w:rsid w:val="00E17DE9"/>
    <w:rsid w:val="00E17F1C"/>
    <w:rsid w:val="00E203FE"/>
    <w:rsid w:val="00E20D95"/>
    <w:rsid w:val="00E21511"/>
    <w:rsid w:val="00E22690"/>
    <w:rsid w:val="00E23E45"/>
    <w:rsid w:val="00E24253"/>
    <w:rsid w:val="00E24A66"/>
    <w:rsid w:val="00E25BE3"/>
    <w:rsid w:val="00E25C85"/>
    <w:rsid w:val="00E25D14"/>
    <w:rsid w:val="00E2759C"/>
    <w:rsid w:val="00E34C8C"/>
    <w:rsid w:val="00E353AD"/>
    <w:rsid w:val="00E360FB"/>
    <w:rsid w:val="00E36616"/>
    <w:rsid w:val="00E368A3"/>
    <w:rsid w:val="00E36F26"/>
    <w:rsid w:val="00E37390"/>
    <w:rsid w:val="00E403B4"/>
    <w:rsid w:val="00E4051B"/>
    <w:rsid w:val="00E428A1"/>
    <w:rsid w:val="00E430EE"/>
    <w:rsid w:val="00E436A0"/>
    <w:rsid w:val="00E44BB9"/>
    <w:rsid w:val="00E45102"/>
    <w:rsid w:val="00E46488"/>
    <w:rsid w:val="00E46B05"/>
    <w:rsid w:val="00E476DA"/>
    <w:rsid w:val="00E479FE"/>
    <w:rsid w:val="00E47B5C"/>
    <w:rsid w:val="00E508EB"/>
    <w:rsid w:val="00E512DE"/>
    <w:rsid w:val="00E513F1"/>
    <w:rsid w:val="00E51A12"/>
    <w:rsid w:val="00E52039"/>
    <w:rsid w:val="00E53D5A"/>
    <w:rsid w:val="00E54E75"/>
    <w:rsid w:val="00E55932"/>
    <w:rsid w:val="00E563A1"/>
    <w:rsid w:val="00E563E6"/>
    <w:rsid w:val="00E56522"/>
    <w:rsid w:val="00E574FB"/>
    <w:rsid w:val="00E609F6"/>
    <w:rsid w:val="00E628BE"/>
    <w:rsid w:val="00E628CC"/>
    <w:rsid w:val="00E62FBE"/>
    <w:rsid w:val="00E6457B"/>
    <w:rsid w:val="00E64935"/>
    <w:rsid w:val="00E65742"/>
    <w:rsid w:val="00E65B53"/>
    <w:rsid w:val="00E66353"/>
    <w:rsid w:val="00E67F77"/>
    <w:rsid w:val="00E70EC4"/>
    <w:rsid w:val="00E71C1C"/>
    <w:rsid w:val="00E72F02"/>
    <w:rsid w:val="00E747D2"/>
    <w:rsid w:val="00E74981"/>
    <w:rsid w:val="00E74FFF"/>
    <w:rsid w:val="00E75C69"/>
    <w:rsid w:val="00E7697B"/>
    <w:rsid w:val="00E77AF0"/>
    <w:rsid w:val="00E80B36"/>
    <w:rsid w:val="00E81D3F"/>
    <w:rsid w:val="00E8207D"/>
    <w:rsid w:val="00E832D2"/>
    <w:rsid w:val="00E84FB2"/>
    <w:rsid w:val="00E90920"/>
    <w:rsid w:val="00E92052"/>
    <w:rsid w:val="00E93255"/>
    <w:rsid w:val="00E9429F"/>
    <w:rsid w:val="00E94350"/>
    <w:rsid w:val="00E95DFC"/>
    <w:rsid w:val="00EA0D6A"/>
    <w:rsid w:val="00EA3758"/>
    <w:rsid w:val="00EA3A1B"/>
    <w:rsid w:val="00EA6247"/>
    <w:rsid w:val="00EA6812"/>
    <w:rsid w:val="00EA7BD2"/>
    <w:rsid w:val="00EA7D55"/>
    <w:rsid w:val="00EB0C84"/>
    <w:rsid w:val="00EB1F3F"/>
    <w:rsid w:val="00EB3863"/>
    <w:rsid w:val="00EB403B"/>
    <w:rsid w:val="00EB4839"/>
    <w:rsid w:val="00EB5DE4"/>
    <w:rsid w:val="00EB621D"/>
    <w:rsid w:val="00EB6391"/>
    <w:rsid w:val="00EB657F"/>
    <w:rsid w:val="00EB68D9"/>
    <w:rsid w:val="00EB79DC"/>
    <w:rsid w:val="00EC11B7"/>
    <w:rsid w:val="00EC125A"/>
    <w:rsid w:val="00EC15C1"/>
    <w:rsid w:val="00EC2D09"/>
    <w:rsid w:val="00EC4EB2"/>
    <w:rsid w:val="00EC6CB3"/>
    <w:rsid w:val="00EC7570"/>
    <w:rsid w:val="00EC7FE9"/>
    <w:rsid w:val="00ED0C9E"/>
    <w:rsid w:val="00ED0FF8"/>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513F"/>
    <w:rsid w:val="00EE62CF"/>
    <w:rsid w:val="00EE7291"/>
    <w:rsid w:val="00EE7AEF"/>
    <w:rsid w:val="00EF3771"/>
    <w:rsid w:val="00EF3FB7"/>
    <w:rsid w:val="00EF453E"/>
    <w:rsid w:val="00EF5860"/>
    <w:rsid w:val="00EF79F9"/>
    <w:rsid w:val="00F03DAF"/>
    <w:rsid w:val="00F04ACA"/>
    <w:rsid w:val="00F056C9"/>
    <w:rsid w:val="00F06526"/>
    <w:rsid w:val="00F07866"/>
    <w:rsid w:val="00F1004B"/>
    <w:rsid w:val="00F10205"/>
    <w:rsid w:val="00F10A7D"/>
    <w:rsid w:val="00F1119E"/>
    <w:rsid w:val="00F11371"/>
    <w:rsid w:val="00F11786"/>
    <w:rsid w:val="00F11AA6"/>
    <w:rsid w:val="00F12CAE"/>
    <w:rsid w:val="00F13AF6"/>
    <w:rsid w:val="00F145E2"/>
    <w:rsid w:val="00F15B70"/>
    <w:rsid w:val="00F15BB9"/>
    <w:rsid w:val="00F20061"/>
    <w:rsid w:val="00F20EB7"/>
    <w:rsid w:val="00F21ED5"/>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159A"/>
    <w:rsid w:val="00F41C47"/>
    <w:rsid w:val="00F41C6B"/>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0092"/>
    <w:rsid w:val="00F6238E"/>
    <w:rsid w:val="00F627AA"/>
    <w:rsid w:val="00F62F75"/>
    <w:rsid w:val="00F64C33"/>
    <w:rsid w:val="00F6578F"/>
    <w:rsid w:val="00F66EA4"/>
    <w:rsid w:val="00F67AB9"/>
    <w:rsid w:val="00F700D2"/>
    <w:rsid w:val="00F7037D"/>
    <w:rsid w:val="00F724C7"/>
    <w:rsid w:val="00F725F4"/>
    <w:rsid w:val="00F74856"/>
    <w:rsid w:val="00F74C78"/>
    <w:rsid w:val="00F75586"/>
    <w:rsid w:val="00F75D67"/>
    <w:rsid w:val="00F761E0"/>
    <w:rsid w:val="00F770BA"/>
    <w:rsid w:val="00F77C3F"/>
    <w:rsid w:val="00F80A0C"/>
    <w:rsid w:val="00F81655"/>
    <w:rsid w:val="00F82997"/>
    <w:rsid w:val="00F84616"/>
    <w:rsid w:val="00F84DBB"/>
    <w:rsid w:val="00F8665C"/>
    <w:rsid w:val="00F8721E"/>
    <w:rsid w:val="00F87D27"/>
    <w:rsid w:val="00F901C2"/>
    <w:rsid w:val="00F90F22"/>
    <w:rsid w:val="00F90F31"/>
    <w:rsid w:val="00F925FC"/>
    <w:rsid w:val="00F93686"/>
    <w:rsid w:val="00F93C46"/>
    <w:rsid w:val="00F94D15"/>
    <w:rsid w:val="00F955F6"/>
    <w:rsid w:val="00F95AA8"/>
    <w:rsid w:val="00F96504"/>
    <w:rsid w:val="00F97F49"/>
    <w:rsid w:val="00FA0412"/>
    <w:rsid w:val="00FA0F24"/>
    <w:rsid w:val="00FA1CFA"/>
    <w:rsid w:val="00FA2445"/>
    <w:rsid w:val="00FA3D1B"/>
    <w:rsid w:val="00FA5113"/>
    <w:rsid w:val="00FA6949"/>
    <w:rsid w:val="00FB004F"/>
    <w:rsid w:val="00FB0B82"/>
    <w:rsid w:val="00FB0CDA"/>
    <w:rsid w:val="00FB25A4"/>
    <w:rsid w:val="00FB2EAB"/>
    <w:rsid w:val="00FB422F"/>
    <w:rsid w:val="00FB43A4"/>
    <w:rsid w:val="00FB57C7"/>
    <w:rsid w:val="00FB6C28"/>
    <w:rsid w:val="00FB7EB0"/>
    <w:rsid w:val="00FC009D"/>
    <w:rsid w:val="00FC3954"/>
    <w:rsid w:val="00FC3DC8"/>
    <w:rsid w:val="00FC418C"/>
    <w:rsid w:val="00FC433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9F9"/>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2392"/>
    <w:rsid w:val="00FF4ED3"/>
    <w:rsid w:val="00FF6A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1"/>
    </o:shapelayout>
  </w:shapeDefaults>
  <w:decimalSymbol w:val=","/>
  <w:listSeparator w:val=";"/>
  <w14:docId w14:val="6254A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annotation text" w:uiPriority="99"/>
    <w:lsdException w:name="header"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A10"/>
    <w:rPr>
      <w:rFonts w:eastAsiaTheme="majorEastAsia" w:cstheme="majorBidi"/>
      <w:b/>
      <w:bCs/>
      <w:smallCaps/>
      <w:sz w:val="28"/>
      <w:szCs w:val="28"/>
      <w:lang w:val="id-ID"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qFormat/>
    <w:rsid w:val="002D1B50"/>
    <w:rPr>
      <w:b/>
      <w:bCs/>
    </w:rPr>
  </w:style>
  <w:style w:type="character" w:styleId="Emphasis">
    <w:name w:val="Emphasis"/>
    <w:uiPriority w:val="20"/>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character" w:customStyle="1" w:styleId="apple-converted-space">
    <w:name w:val="apple-converted-space"/>
    <w:basedOn w:val="DefaultParagraphFont"/>
    <w:rsid w:val="000C2AAD"/>
  </w:style>
  <w:style w:type="table" w:customStyle="1" w:styleId="GridTable1Light">
    <w:name w:val="Grid Table 1 Light"/>
    <w:basedOn w:val="TableNormal"/>
    <w:uiPriority w:val="46"/>
    <w:rsid w:val="00FE39F9"/>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
    <w:name w:val="Plain Table 1"/>
    <w:basedOn w:val="TableNormal"/>
    <w:uiPriority w:val="41"/>
    <w:rsid w:val="00FE39F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FE39F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annotation text" w:uiPriority="99"/>
    <w:lsdException w:name="header"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A10"/>
    <w:rPr>
      <w:rFonts w:eastAsiaTheme="majorEastAsia" w:cstheme="majorBidi"/>
      <w:b/>
      <w:bCs/>
      <w:smallCaps/>
      <w:sz w:val="28"/>
      <w:szCs w:val="28"/>
      <w:lang w:val="id-ID"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qFormat/>
    <w:rsid w:val="002D1B50"/>
    <w:rPr>
      <w:b/>
      <w:bCs/>
    </w:rPr>
  </w:style>
  <w:style w:type="character" w:styleId="Emphasis">
    <w:name w:val="Emphasis"/>
    <w:uiPriority w:val="20"/>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character" w:customStyle="1" w:styleId="apple-converted-space">
    <w:name w:val="apple-converted-space"/>
    <w:basedOn w:val="DefaultParagraphFont"/>
    <w:rsid w:val="000C2AAD"/>
  </w:style>
  <w:style w:type="table" w:customStyle="1" w:styleId="GridTable1Light">
    <w:name w:val="Grid Table 1 Light"/>
    <w:basedOn w:val="TableNormal"/>
    <w:uiPriority w:val="46"/>
    <w:rsid w:val="00FE39F9"/>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
    <w:name w:val="Plain Table 1"/>
    <w:basedOn w:val="TableNormal"/>
    <w:uiPriority w:val="41"/>
    <w:rsid w:val="00FE39F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FE39F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89135">
      <w:bodyDiv w:val="1"/>
      <w:marLeft w:val="0"/>
      <w:marRight w:val="0"/>
      <w:marTop w:val="0"/>
      <w:marBottom w:val="0"/>
      <w:divBdr>
        <w:top w:val="none" w:sz="0" w:space="0" w:color="auto"/>
        <w:left w:val="none" w:sz="0" w:space="0" w:color="auto"/>
        <w:bottom w:val="none" w:sz="0" w:space="0" w:color="auto"/>
        <w:right w:val="none" w:sz="0" w:space="0" w:color="auto"/>
      </w:divBdr>
    </w:div>
    <w:div w:id="243994146">
      <w:bodyDiv w:val="1"/>
      <w:marLeft w:val="0"/>
      <w:marRight w:val="0"/>
      <w:marTop w:val="0"/>
      <w:marBottom w:val="0"/>
      <w:divBdr>
        <w:top w:val="none" w:sz="0" w:space="0" w:color="auto"/>
        <w:left w:val="none" w:sz="0" w:space="0" w:color="auto"/>
        <w:bottom w:val="none" w:sz="0" w:space="0" w:color="auto"/>
        <w:right w:val="none" w:sz="0" w:space="0" w:color="auto"/>
      </w:divBdr>
    </w:div>
    <w:div w:id="282275489">
      <w:bodyDiv w:val="1"/>
      <w:marLeft w:val="0"/>
      <w:marRight w:val="0"/>
      <w:marTop w:val="0"/>
      <w:marBottom w:val="0"/>
      <w:divBdr>
        <w:top w:val="none" w:sz="0" w:space="0" w:color="auto"/>
        <w:left w:val="none" w:sz="0" w:space="0" w:color="auto"/>
        <w:bottom w:val="none" w:sz="0" w:space="0" w:color="auto"/>
        <w:right w:val="none" w:sz="0" w:space="0" w:color="auto"/>
      </w:divBdr>
    </w:div>
    <w:div w:id="343751097">
      <w:bodyDiv w:val="1"/>
      <w:marLeft w:val="0"/>
      <w:marRight w:val="0"/>
      <w:marTop w:val="0"/>
      <w:marBottom w:val="0"/>
      <w:divBdr>
        <w:top w:val="none" w:sz="0" w:space="0" w:color="auto"/>
        <w:left w:val="none" w:sz="0" w:space="0" w:color="auto"/>
        <w:bottom w:val="none" w:sz="0" w:space="0" w:color="auto"/>
        <w:right w:val="none" w:sz="0" w:space="0" w:color="auto"/>
      </w:divBdr>
    </w:div>
    <w:div w:id="426968223">
      <w:bodyDiv w:val="1"/>
      <w:marLeft w:val="0"/>
      <w:marRight w:val="0"/>
      <w:marTop w:val="0"/>
      <w:marBottom w:val="0"/>
      <w:divBdr>
        <w:top w:val="none" w:sz="0" w:space="0" w:color="auto"/>
        <w:left w:val="none" w:sz="0" w:space="0" w:color="auto"/>
        <w:bottom w:val="none" w:sz="0" w:space="0" w:color="auto"/>
        <w:right w:val="none" w:sz="0" w:space="0" w:color="auto"/>
      </w:divBdr>
    </w:div>
    <w:div w:id="441219490">
      <w:bodyDiv w:val="1"/>
      <w:marLeft w:val="0"/>
      <w:marRight w:val="0"/>
      <w:marTop w:val="0"/>
      <w:marBottom w:val="0"/>
      <w:divBdr>
        <w:top w:val="none" w:sz="0" w:space="0" w:color="auto"/>
        <w:left w:val="none" w:sz="0" w:space="0" w:color="auto"/>
        <w:bottom w:val="none" w:sz="0" w:space="0" w:color="auto"/>
        <w:right w:val="none" w:sz="0" w:space="0" w:color="auto"/>
      </w:divBdr>
    </w:div>
    <w:div w:id="605428645">
      <w:bodyDiv w:val="1"/>
      <w:marLeft w:val="0"/>
      <w:marRight w:val="0"/>
      <w:marTop w:val="0"/>
      <w:marBottom w:val="0"/>
      <w:divBdr>
        <w:top w:val="none" w:sz="0" w:space="0" w:color="auto"/>
        <w:left w:val="none" w:sz="0" w:space="0" w:color="auto"/>
        <w:bottom w:val="none" w:sz="0" w:space="0" w:color="auto"/>
        <w:right w:val="none" w:sz="0" w:space="0" w:color="auto"/>
      </w:divBdr>
    </w:div>
    <w:div w:id="767120648">
      <w:bodyDiv w:val="1"/>
      <w:marLeft w:val="0"/>
      <w:marRight w:val="0"/>
      <w:marTop w:val="0"/>
      <w:marBottom w:val="0"/>
      <w:divBdr>
        <w:top w:val="none" w:sz="0" w:space="0" w:color="auto"/>
        <w:left w:val="none" w:sz="0" w:space="0" w:color="auto"/>
        <w:bottom w:val="none" w:sz="0" w:space="0" w:color="auto"/>
        <w:right w:val="none" w:sz="0" w:space="0" w:color="auto"/>
      </w:divBdr>
    </w:div>
    <w:div w:id="894664342">
      <w:bodyDiv w:val="1"/>
      <w:marLeft w:val="0"/>
      <w:marRight w:val="0"/>
      <w:marTop w:val="0"/>
      <w:marBottom w:val="0"/>
      <w:divBdr>
        <w:top w:val="none" w:sz="0" w:space="0" w:color="auto"/>
        <w:left w:val="none" w:sz="0" w:space="0" w:color="auto"/>
        <w:bottom w:val="none" w:sz="0" w:space="0" w:color="auto"/>
        <w:right w:val="none" w:sz="0" w:space="0" w:color="auto"/>
      </w:divBdr>
    </w:div>
    <w:div w:id="905065117">
      <w:bodyDiv w:val="1"/>
      <w:marLeft w:val="0"/>
      <w:marRight w:val="0"/>
      <w:marTop w:val="0"/>
      <w:marBottom w:val="0"/>
      <w:divBdr>
        <w:top w:val="none" w:sz="0" w:space="0" w:color="auto"/>
        <w:left w:val="none" w:sz="0" w:space="0" w:color="auto"/>
        <w:bottom w:val="none" w:sz="0" w:space="0" w:color="auto"/>
        <w:right w:val="none" w:sz="0" w:space="0" w:color="auto"/>
      </w:divBdr>
    </w:div>
    <w:div w:id="929705544">
      <w:bodyDiv w:val="1"/>
      <w:marLeft w:val="0"/>
      <w:marRight w:val="0"/>
      <w:marTop w:val="0"/>
      <w:marBottom w:val="0"/>
      <w:divBdr>
        <w:top w:val="none" w:sz="0" w:space="0" w:color="auto"/>
        <w:left w:val="none" w:sz="0" w:space="0" w:color="auto"/>
        <w:bottom w:val="none" w:sz="0" w:space="0" w:color="auto"/>
        <w:right w:val="none" w:sz="0" w:space="0" w:color="auto"/>
      </w:divBdr>
    </w:div>
    <w:div w:id="1058436278">
      <w:bodyDiv w:val="1"/>
      <w:marLeft w:val="0"/>
      <w:marRight w:val="0"/>
      <w:marTop w:val="0"/>
      <w:marBottom w:val="0"/>
      <w:divBdr>
        <w:top w:val="none" w:sz="0" w:space="0" w:color="auto"/>
        <w:left w:val="none" w:sz="0" w:space="0" w:color="auto"/>
        <w:bottom w:val="none" w:sz="0" w:space="0" w:color="auto"/>
        <w:right w:val="none" w:sz="0" w:space="0" w:color="auto"/>
      </w:divBdr>
    </w:div>
    <w:div w:id="1382436691">
      <w:bodyDiv w:val="1"/>
      <w:marLeft w:val="0"/>
      <w:marRight w:val="0"/>
      <w:marTop w:val="0"/>
      <w:marBottom w:val="0"/>
      <w:divBdr>
        <w:top w:val="none" w:sz="0" w:space="0" w:color="auto"/>
        <w:left w:val="none" w:sz="0" w:space="0" w:color="auto"/>
        <w:bottom w:val="none" w:sz="0" w:space="0" w:color="auto"/>
        <w:right w:val="none" w:sz="0" w:space="0" w:color="auto"/>
      </w:divBdr>
    </w:div>
    <w:div w:id="1469393695">
      <w:bodyDiv w:val="1"/>
      <w:marLeft w:val="0"/>
      <w:marRight w:val="0"/>
      <w:marTop w:val="0"/>
      <w:marBottom w:val="0"/>
      <w:divBdr>
        <w:top w:val="none" w:sz="0" w:space="0" w:color="auto"/>
        <w:left w:val="none" w:sz="0" w:space="0" w:color="auto"/>
        <w:bottom w:val="none" w:sz="0" w:space="0" w:color="auto"/>
        <w:right w:val="none" w:sz="0" w:space="0" w:color="auto"/>
      </w:divBdr>
    </w:div>
    <w:div w:id="1559441845">
      <w:bodyDiv w:val="1"/>
      <w:marLeft w:val="0"/>
      <w:marRight w:val="0"/>
      <w:marTop w:val="0"/>
      <w:marBottom w:val="0"/>
      <w:divBdr>
        <w:top w:val="none" w:sz="0" w:space="0" w:color="auto"/>
        <w:left w:val="none" w:sz="0" w:space="0" w:color="auto"/>
        <w:bottom w:val="none" w:sz="0" w:space="0" w:color="auto"/>
        <w:right w:val="none" w:sz="0" w:space="0" w:color="auto"/>
      </w:divBdr>
    </w:div>
    <w:div w:id="1613510074">
      <w:bodyDiv w:val="1"/>
      <w:marLeft w:val="0"/>
      <w:marRight w:val="0"/>
      <w:marTop w:val="0"/>
      <w:marBottom w:val="0"/>
      <w:divBdr>
        <w:top w:val="none" w:sz="0" w:space="0" w:color="auto"/>
        <w:left w:val="none" w:sz="0" w:space="0" w:color="auto"/>
        <w:bottom w:val="none" w:sz="0" w:space="0" w:color="auto"/>
        <w:right w:val="none" w:sz="0" w:space="0" w:color="auto"/>
      </w:divBdr>
    </w:div>
    <w:div w:id="1712144592">
      <w:bodyDiv w:val="1"/>
      <w:marLeft w:val="0"/>
      <w:marRight w:val="0"/>
      <w:marTop w:val="0"/>
      <w:marBottom w:val="0"/>
      <w:divBdr>
        <w:top w:val="none" w:sz="0" w:space="0" w:color="auto"/>
        <w:left w:val="none" w:sz="0" w:space="0" w:color="auto"/>
        <w:bottom w:val="none" w:sz="0" w:space="0" w:color="auto"/>
        <w:right w:val="none" w:sz="0" w:space="0" w:color="auto"/>
      </w:divBdr>
    </w:div>
    <w:div w:id="1973709041">
      <w:bodyDiv w:val="1"/>
      <w:marLeft w:val="0"/>
      <w:marRight w:val="0"/>
      <w:marTop w:val="0"/>
      <w:marBottom w:val="0"/>
      <w:divBdr>
        <w:top w:val="none" w:sz="0" w:space="0" w:color="auto"/>
        <w:left w:val="none" w:sz="0" w:space="0" w:color="auto"/>
        <w:bottom w:val="none" w:sz="0" w:space="0" w:color="auto"/>
        <w:right w:val="none" w:sz="0" w:space="0" w:color="auto"/>
      </w:divBdr>
    </w:div>
    <w:div w:id="2004896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zuliqodir@umy.ac.id" TargetMode="Externa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hyperlink" Target="mailto:deni.mip30@gmail.com" TargetMode="External"/><Relationship Id="rId14" Type="http://schemas.openxmlformats.org/officeDocument/2006/relationships/header" Target="header2.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2C4222-78CD-4079-B404-EE935F62762E}" type="doc">
      <dgm:prSet loTypeId="urn:microsoft.com/office/officeart/2005/8/layout/cycle7" loCatId="cycle" qsTypeId="urn:microsoft.com/office/officeart/2005/8/quickstyle/simple3" qsCatId="simple" csTypeId="urn:microsoft.com/office/officeart/2005/8/colors/colorful2" csCatId="colorful" phldr="1"/>
      <dgm:spPr/>
      <dgm:t>
        <a:bodyPr/>
        <a:lstStyle/>
        <a:p>
          <a:endParaRPr lang="en-US"/>
        </a:p>
      </dgm:t>
    </dgm:pt>
    <dgm:pt modelId="{7ED2BE71-16C5-4EBD-B556-68576EE5D457}">
      <dgm:prSet phldrT="[Text]" custT="1"/>
      <dgm:spPr/>
      <dgm:t>
        <a:bodyPr/>
        <a:lstStyle/>
        <a:p>
          <a:r>
            <a:rPr lang="en-US" sz="1200">
              <a:latin typeface="Times New Roman" panose="02020603050405020304" pitchFamily="18" charset="0"/>
              <a:ea typeface="Tahoma" panose="020B0604030504040204" pitchFamily="34" charset="0"/>
              <a:cs typeface="Times New Roman" panose="02020603050405020304" pitchFamily="18" charset="0"/>
            </a:rPr>
            <a:t>KONVERSI</a:t>
          </a:r>
        </a:p>
      </dgm:t>
    </dgm:pt>
    <dgm:pt modelId="{384D6DAB-334E-4BF7-BD08-9AB2BEE27DBD}" type="parTrans" cxnId="{1AE54BF0-4232-4C34-9D19-3361A3644CCA}">
      <dgm:prSet/>
      <dgm:spPr/>
      <dgm:t>
        <a:bodyPr/>
        <a:lstStyle/>
        <a:p>
          <a:endParaRPr lang="en-US"/>
        </a:p>
      </dgm:t>
    </dgm:pt>
    <dgm:pt modelId="{04101D38-2E91-4DDA-B039-D0F8EF686400}" type="sibTrans" cxnId="{1AE54BF0-4232-4C34-9D19-3361A3644CCA}">
      <dgm:prSet/>
      <dgm:spPr/>
      <dgm:t>
        <a:bodyPr/>
        <a:lstStyle/>
        <a:p>
          <a:endParaRPr lang="en-US"/>
        </a:p>
      </dgm:t>
    </dgm:pt>
    <dgm:pt modelId="{6C72A74C-419E-4FB1-990D-82A35086D529}">
      <dgm:prSet phldrT="[Text]" custT="1"/>
      <dgm:spPr/>
      <dgm:t>
        <a:bodyPr/>
        <a:lstStyle/>
        <a:p>
          <a:r>
            <a:rPr lang="en-US" sz="1000">
              <a:latin typeface="Times New Roman" panose="02020603050405020304" pitchFamily="18" charset="0"/>
              <a:cs typeface="Times New Roman" panose="02020603050405020304" pitchFamily="18" charset="0"/>
            </a:rPr>
            <a:t>OUTPUT :</a:t>
          </a:r>
        </a:p>
        <a:p>
          <a:r>
            <a:rPr lang="en-US" sz="1000">
              <a:latin typeface="Times New Roman" panose="02020603050405020304" pitchFamily="18" charset="0"/>
              <a:cs typeface="Times New Roman" panose="02020603050405020304" pitchFamily="18" charset="0"/>
            </a:rPr>
            <a:t>KEBIJAKAN PUBLIK</a:t>
          </a:r>
        </a:p>
      </dgm:t>
    </dgm:pt>
    <dgm:pt modelId="{10754004-FA82-4ABE-A8DB-B1B749B1B523}" type="parTrans" cxnId="{36E5EB17-6BED-4D5A-8DD9-4C74F11ECC41}">
      <dgm:prSet/>
      <dgm:spPr/>
      <dgm:t>
        <a:bodyPr/>
        <a:lstStyle/>
        <a:p>
          <a:endParaRPr lang="en-US"/>
        </a:p>
      </dgm:t>
    </dgm:pt>
    <dgm:pt modelId="{1D1BBBD5-63B3-48B1-99CD-5B6359DA07DB}" type="sibTrans" cxnId="{36E5EB17-6BED-4D5A-8DD9-4C74F11ECC41}">
      <dgm:prSet/>
      <dgm:spPr/>
      <dgm:t>
        <a:bodyPr/>
        <a:lstStyle/>
        <a:p>
          <a:endParaRPr lang="en-US"/>
        </a:p>
      </dgm:t>
    </dgm:pt>
    <dgm:pt modelId="{D25DED16-2507-4EE2-B1FA-EF93156D2A11}">
      <dgm:prSet phldrT="[Text]" custT="1"/>
      <dgm:spPr/>
      <dgm:t>
        <a:bodyPr/>
        <a:lstStyle/>
        <a:p>
          <a:r>
            <a:rPr lang="en-US" sz="900">
              <a:latin typeface="Times New Roman" panose="02020603050405020304" pitchFamily="18" charset="0"/>
              <a:cs typeface="Times New Roman" panose="02020603050405020304" pitchFamily="18" charset="0"/>
            </a:rPr>
            <a:t>INPUT :</a:t>
          </a:r>
        </a:p>
        <a:p>
          <a:r>
            <a:rPr lang="en-US" sz="900">
              <a:latin typeface="Times New Roman" panose="02020603050405020304" pitchFamily="18" charset="0"/>
              <a:cs typeface="Times New Roman" panose="02020603050405020304" pitchFamily="18" charset="0"/>
            </a:rPr>
            <a:t>TUNTUTAN DAN DUKUNGAN</a:t>
          </a:r>
        </a:p>
      </dgm:t>
    </dgm:pt>
    <dgm:pt modelId="{4DC8FEB7-2A68-43EB-B1FC-6EEFAA789C9F}" type="parTrans" cxnId="{F084C676-A34B-46BB-848E-3B0313B785A6}">
      <dgm:prSet/>
      <dgm:spPr/>
      <dgm:t>
        <a:bodyPr/>
        <a:lstStyle/>
        <a:p>
          <a:endParaRPr lang="en-US"/>
        </a:p>
      </dgm:t>
    </dgm:pt>
    <dgm:pt modelId="{E982E3A7-E495-44DB-B429-98E33810AD47}" type="sibTrans" cxnId="{F084C676-A34B-46BB-848E-3B0313B785A6}">
      <dgm:prSet/>
      <dgm:spPr/>
      <dgm:t>
        <a:bodyPr/>
        <a:lstStyle/>
        <a:p>
          <a:endParaRPr lang="en-US"/>
        </a:p>
      </dgm:t>
    </dgm:pt>
    <dgm:pt modelId="{9C70BF14-BD5F-4541-AD8D-2312A687B643}" type="pres">
      <dgm:prSet presAssocID="{222C4222-78CD-4079-B404-EE935F62762E}" presName="Name0" presStyleCnt="0">
        <dgm:presLayoutVars>
          <dgm:dir/>
          <dgm:resizeHandles val="exact"/>
        </dgm:presLayoutVars>
      </dgm:prSet>
      <dgm:spPr/>
      <dgm:t>
        <a:bodyPr/>
        <a:lstStyle/>
        <a:p>
          <a:endParaRPr lang="en-US"/>
        </a:p>
      </dgm:t>
    </dgm:pt>
    <dgm:pt modelId="{88858313-2509-4561-AE81-2AF58720FF2B}" type="pres">
      <dgm:prSet presAssocID="{7ED2BE71-16C5-4EBD-B556-68576EE5D457}" presName="node" presStyleLbl="node1" presStyleIdx="0" presStyleCnt="3" custScaleX="139324" custScaleY="97085">
        <dgm:presLayoutVars>
          <dgm:bulletEnabled val="1"/>
        </dgm:presLayoutVars>
      </dgm:prSet>
      <dgm:spPr/>
      <dgm:t>
        <a:bodyPr/>
        <a:lstStyle/>
        <a:p>
          <a:endParaRPr lang="en-US"/>
        </a:p>
      </dgm:t>
    </dgm:pt>
    <dgm:pt modelId="{80C8C6E6-445B-40D7-971A-C6E304A3298C}" type="pres">
      <dgm:prSet presAssocID="{04101D38-2E91-4DDA-B039-D0F8EF686400}" presName="sibTrans" presStyleLbl="sibTrans2D1" presStyleIdx="0" presStyleCnt="3"/>
      <dgm:spPr/>
      <dgm:t>
        <a:bodyPr/>
        <a:lstStyle/>
        <a:p>
          <a:endParaRPr lang="en-US"/>
        </a:p>
      </dgm:t>
    </dgm:pt>
    <dgm:pt modelId="{C0EEAF93-05A0-4B2B-B627-0120FCE545F6}" type="pres">
      <dgm:prSet presAssocID="{04101D38-2E91-4DDA-B039-D0F8EF686400}" presName="connectorText" presStyleLbl="sibTrans2D1" presStyleIdx="0" presStyleCnt="3"/>
      <dgm:spPr/>
      <dgm:t>
        <a:bodyPr/>
        <a:lstStyle/>
        <a:p>
          <a:endParaRPr lang="en-US"/>
        </a:p>
      </dgm:t>
    </dgm:pt>
    <dgm:pt modelId="{560D8F30-6647-43C9-8EAA-4B363434A8F3}" type="pres">
      <dgm:prSet presAssocID="{6C72A74C-419E-4FB1-990D-82A35086D529}" presName="node" presStyleLbl="node1" presStyleIdx="1" presStyleCnt="3">
        <dgm:presLayoutVars>
          <dgm:bulletEnabled val="1"/>
        </dgm:presLayoutVars>
      </dgm:prSet>
      <dgm:spPr/>
      <dgm:t>
        <a:bodyPr/>
        <a:lstStyle/>
        <a:p>
          <a:endParaRPr lang="en-US"/>
        </a:p>
      </dgm:t>
    </dgm:pt>
    <dgm:pt modelId="{35409F99-E78E-4178-99BD-64EA75E2C9B5}" type="pres">
      <dgm:prSet presAssocID="{1D1BBBD5-63B3-48B1-99CD-5B6359DA07DB}" presName="sibTrans" presStyleLbl="sibTrans2D1" presStyleIdx="1" presStyleCnt="3"/>
      <dgm:spPr/>
      <dgm:t>
        <a:bodyPr/>
        <a:lstStyle/>
        <a:p>
          <a:endParaRPr lang="en-US"/>
        </a:p>
      </dgm:t>
    </dgm:pt>
    <dgm:pt modelId="{F2E0F7FD-348B-4289-A811-45930476A023}" type="pres">
      <dgm:prSet presAssocID="{1D1BBBD5-63B3-48B1-99CD-5B6359DA07DB}" presName="connectorText" presStyleLbl="sibTrans2D1" presStyleIdx="1" presStyleCnt="3"/>
      <dgm:spPr/>
      <dgm:t>
        <a:bodyPr/>
        <a:lstStyle/>
        <a:p>
          <a:endParaRPr lang="en-US"/>
        </a:p>
      </dgm:t>
    </dgm:pt>
    <dgm:pt modelId="{6E923627-78A3-4212-BAA9-9F4638989FD9}" type="pres">
      <dgm:prSet presAssocID="{D25DED16-2507-4EE2-B1FA-EF93156D2A11}" presName="node" presStyleLbl="node1" presStyleIdx="2" presStyleCnt="3" custScaleX="121628">
        <dgm:presLayoutVars>
          <dgm:bulletEnabled val="1"/>
        </dgm:presLayoutVars>
      </dgm:prSet>
      <dgm:spPr/>
      <dgm:t>
        <a:bodyPr/>
        <a:lstStyle/>
        <a:p>
          <a:endParaRPr lang="en-US"/>
        </a:p>
      </dgm:t>
    </dgm:pt>
    <dgm:pt modelId="{1F697454-8FB3-43C9-AD51-33C68160CA20}" type="pres">
      <dgm:prSet presAssocID="{E982E3A7-E495-44DB-B429-98E33810AD47}" presName="sibTrans" presStyleLbl="sibTrans2D1" presStyleIdx="2" presStyleCnt="3"/>
      <dgm:spPr/>
      <dgm:t>
        <a:bodyPr/>
        <a:lstStyle/>
        <a:p>
          <a:endParaRPr lang="en-US"/>
        </a:p>
      </dgm:t>
    </dgm:pt>
    <dgm:pt modelId="{A96378B4-8EBE-403B-AE1F-6BA92339C374}" type="pres">
      <dgm:prSet presAssocID="{E982E3A7-E495-44DB-B429-98E33810AD47}" presName="connectorText" presStyleLbl="sibTrans2D1" presStyleIdx="2" presStyleCnt="3"/>
      <dgm:spPr/>
      <dgm:t>
        <a:bodyPr/>
        <a:lstStyle/>
        <a:p>
          <a:endParaRPr lang="en-US"/>
        </a:p>
      </dgm:t>
    </dgm:pt>
  </dgm:ptLst>
  <dgm:cxnLst>
    <dgm:cxn modelId="{9DFC2A1A-7FB1-4A7E-8C09-4142579F799D}" type="presOf" srcId="{222C4222-78CD-4079-B404-EE935F62762E}" destId="{9C70BF14-BD5F-4541-AD8D-2312A687B643}" srcOrd="0" destOrd="0" presId="urn:microsoft.com/office/officeart/2005/8/layout/cycle7"/>
    <dgm:cxn modelId="{F181AD86-71D9-4E46-82BF-C91F9913D721}" type="presOf" srcId="{7ED2BE71-16C5-4EBD-B556-68576EE5D457}" destId="{88858313-2509-4561-AE81-2AF58720FF2B}" srcOrd="0" destOrd="0" presId="urn:microsoft.com/office/officeart/2005/8/layout/cycle7"/>
    <dgm:cxn modelId="{F084C676-A34B-46BB-848E-3B0313B785A6}" srcId="{222C4222-78CD-4079-B404-EE935F62762E}" destId="{D25DED16-2507-4EE2-B1FA-EF93156D2A11}" srcOrd="2" destOrd="0" parTransId="{4DC8FEB7-2A68-43EB-B1FC-6EEFAA789C9F}" sibTransId="{E982E3A7-E495-44DB-B429-98E33810AD47}"/>
    <dgm:cxn modelId="{FCA5CA92-F18F-4ED9-A34C-32F45D4B6E0B}" type="presOf" srcId="{6C72A74C-419E-4FB1-990D-82A35086D529}" destId="{560D8F30-6647-43C9-8EAA-4B363434A8F3}" srcOrd="0" destOrd="0" presId="urn:microsoft.com/office/officeart/2005/8/layout/cycle7"/>
    <dgm:cxn modelId="{01613301-6ABC-41D9-BDF3-228510FB7969}" type="presOf" srcId="{E982E3A7-E495-44DB-B429-98E33810AD47}" destId="{1F697454-8FB3-43C9-AD51-33C68160CA20}" srcOrd="0" destOrd="0" presId="urn:microsoft.com/office/officeart/2005/8/layout/cycle7"/>
    <dgm:cxn modelId="{780E9613-295C-4C24-8ACE-5F24D60EB74F}" type="presOf" srcId="{D25DED16-2507-4EE2-B1FA-EF93156D2A11}" destId="{6E923627-78A3-4212-BAA9-9F4638989FD9}" srcOrd="0" destOrd="0" presId="urn:microsoft.com/office/officeart/2005/8/layout/cycle7"/>
    <dgm:cxn modelId="{3CE6F9E6-C899-4BFF-871D-8434F55B5549}" type="presOf" srcId="{04101D38-2E91-4DDA-B039-D0F8EF686400}" destId="{C0EEAF93-05A0-4B2B-B627-0120FCE545F6}" srcOrd="1" destOrd="0" presId="urn:microsoft.com/office/officeart/2005/8/layout/cycle7"/>
    <dgm:cxn modelId="{1AE54BF0-4232-4C34-9D19-3361A3644CCA}" srcId="{222C4222-78CD-4079-B404-EE935F62762E}" destId="{7ED2BE71-16C5-4EBD-B556-68576EE5D457}" srcOrd="0" destOrd="0" parTransId="{384D6DAB-334E-4BF7-BD08-9AB2BEE27DBD}" sibTransId="{04101D38-2E91-4DDA-B039-D0F8EF686400}"/>
    <dgm:cxn modelId="{D8B75946-093E-41D8-AA06-6C0008C641A8}" type="presOf" srcId="{1D1BBBD5-63B3-48B1-99CD-5B6359DA07DB}" destId="{F2E0F7FD-348B-4289-A811-45930476A023}" srcOrd="1" destOrd="0" presId="urn:microsoft.com/office/officeart/2005/8/layout/cycle7"/>
    <dgm:cxn modelId="{E2F55B0C-1557-4E9B-B3A4-6DD1588F3A44}" type="presOf" srcId="{E982E3A7-E495-44DB-B429-98E33810AD47}" destId="{A96378B4-8EBE-403B-AE1F-6BA92339C374}" srcOrd="1" destOrd="0" presId="urn:microsoft.com/office/officeart/2005/8/layout/cycle7"/>
    <dgm:cxn modelId="{7D3A5C0F-BDC1-4645-80A1-3CC12062A041}" type="presOf" srcId="{1D1BBBD5-63B3-48B1-99CD-5B6359DA07DB}" destId="{35409F99-E78E-4178-99BD-64EA75E2C9B5}" srcOrd="0" destOrd="0" presId="urn:microsoft.com/office/officeart/2005/8/layout/cycle7"/>
    <dgm:cxn modelId="{36E5EB17-6BED-4D5A-8DD9-4C74F11ECC41}" srcId="{222C4222-78CD-4079-B404-EE935F62762E}" destId="{6C72A74C-419E-4FB1-990D-82A35086D529}" srcOrd="1" destOrd="0" parTransId="{10754004-FA82-4ABE-A8DB-B1B749B1B523}" sibTransId="{1D1BBBD5-63B3-48B1-99CD-5B6359DA07DB}"/>
    <dgm:cxn modelId="{624DBDA2-5C47-4C64-B284-B22E2F19C29F}" type="presOf" srcId="{04101D38-2E91-4DDA-B039-D0F8EF686400}" destId="{80C8C6E6-445B-40D7-971A-C6E304A3298C}" srcOrd="0" destOrd="0" presId="urn:microsoft.com/office/officeart/2005/8/layout/cycle7"/>
    <dgm:cxn modelId="{BFCB31C3-A84C-4A6C-8A47-A96087DA4980}" type="presParOf" srcId="{9C70BF14-BD5F-4541-AD8D-2312A687B643}" destId="{88858313-2509-4561-AE81-2AF58720FF2B}" srcOrd="0" destOrd="0" presId="urn:microsoft.com/office/officeart/2005/8/layout/cycle7"/>
    <dgm:cxn modelId="{39552436-F4BB-4798-BF68-AB94CC489CEA}" type="presParOf" srcId="{9C70BF14-BD5F-4541-AD8D-2312A687B643}" destId="{80C8C6E6-445B-40D7-971A-C6E304A3298C}" srcOrd="1" destOrd="0" presId="urn:microsoft.com/office/officeart/2005/8/layout/cycle7"/>
    <dgm:cxn modelId="{6F2E2D55-EF50-4A08-8FF2-B552113E791C}" type="presParOf" srcId="{80C8C6E6-445B-40D7-971A-C6E304A3298C}" destId="{C0EEAF93-05A0-4B2B-B627-0120FCE545F6}" srcOrd="0" destOrd="0" presId="urn:microsoft.com/office/officeart/2005/8/layout/cycle7"/>
    <dgm:cxn modelId="{C687CFA6-2917-4903-BD4B-0FA9B5374B4C}" type="presParOf" srcId="{9C70BF14-BD5F-4541-AD8D-2312A687B643}" destId="{560D8F30-6647-43C9-8EAA-4B363434A8F3}" srcOrd="2" destOrd="0" presId="urn:microsoft.com/office/officeart/2005/8/layout/cycle7"/>
    <dgm:cxn modelId="{EBA38BF4-470E-4A5C-975E-6FB0C47E543C}" type="presParOf" srcId="{9C70BF14-BD5F-4541-AD8D-2312A687B643}" destId="{35409F99-E78E-4178-99BD-64EA75E2C9B5}" srcOrd="3" destOrd="0" presId="urn:microsoft.com/office/officeart/2005/8/layout/cycle7"/>
    <dgm:cxn modelId="{39A1325C-4293-4B04-AFEB-D2B13E5F29B1}" type="presParOf" srcId="{35409F99-E78E-4178-99BD-64EA75E2C9B5}" destId="{F2E0F7FD-348B-4289-A811-45930476A023}" srcOrd="0" destOrd="0" presId="urn:microsoft.com/office/officeart/2005/8/layout/cycle7"/>
    <dgm:cxn modelId="{574E88CC-8EE7-4289-B423-0F507F158C70}" type="presParOf" srcId="{9C70BF14-BD5F-4541-AD8D-2312A687B643}" destId="{6E923627-78A3-4212-BAA9-9F4638989FD9}" srcOrd="4" destOrd="0" presId="urn:microsoft.com/office/officeart/2005/8/layout/cycle7"/>
    <dgm:cxn modelId="{7AE0EF3D-A3B2-4A97-8029-87994DD4F603}" type="presParOf" srcId="{9C70BF14-BD5F-4541-AD8D-2312A687B643}" destId="{1F697454-8FB3-43C9-AD51-33C68160CA20}" srcOrd="5" destOrd="0" presId="urn:microsoft.com/office/officeart/2005/8/layout/cycle7"/>
    <dgm:cxn modelId="{3344E56A-72DD-4B72-A9F7-8DC12876A20D}" type="presParOf" srcId="{1F697454-8FB3-43C9-AD51-33C68160CA20}" destId="{A96378B4-8EBE-403B-AE1F-6BA92339C374}" srcOrd="0" destOrd="0" presId="urn:microsoft.com/office/officeart/2005/8/layout/cycle7"/>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858313-2509-4561-AE81-2AF58720FF2B}">
      <dsp:nvSpPr>
        <dsp:cNvPr id="0" name=""/>
        <dsp:cNvSpPr/>
      </dsp:nvSpPr>
      <dsp:spPr>
        <a:xfrm>
          <a:off x="706714" y="8130"/>
          <a:ext cx="1428958" cy="497869"/>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ea typeface="Tahoma" panose="020B0604030504040204" pitchFamily="34" charset="0"/>
              <a:cs typeface="Times New Roman" panose="02020603050405020304" pitchFamily="18" charset="0"/>
            </a:rPr>
            <a:t>KONVERSI</a:t>
          </a:r>
        </a:p>
      </dsp:txBody>
      <dsp:txXfrm>
        <a:off x="721296" y="22712"/>
        <a:ext cx="1399794" cy="468705"/>
      </dsp:txXfrm>
    </dsp:sp>
    <dsp:sp modelId="{80C8C6E6-445B-40D7-971A-C6E304A3298C}">
      <dsp:nvSpPr>
        <dsp:cNvPr id="0" name=""/>
        <dsp:cNvSpPr/>
      </dsp:nvSpPr>
      <dsp:spPr>
        <a:xfrm rot="3600000">
          <a:off x="1619552" y="897119"/>
          <a:ext cx="445980" cy="179486"/>
        </a:xfrm>
        <a:prstGeom prst="leftRightArrow">
          <a:avLst>
            <a:gd name="adj1" fmla="val 60000"/>
            <a:gd name="adj2" fmla="val 5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673398" y="933016"/>
        <a:ext cx="338288" cy="107692"/>
      </dsp:txXfrm>
    </dsp:sp>
    <dsp:sp modelId="{560D8F30-6647-43C9-8EAA-4B363434A8F3}">
      <dsp:nvSpPr>
        <dsp:cNvPr id="0" name=""/>
        <dsp:cNvSpPr/>
      </dsp:nvSpPr>
      <dsp:spPr>
        <a:xfrm>
          <a:off x="1755388" y="1467724"/>
          <a:ext cx="1025637" cy="512818"/>
        </a:xfrm>
        <a:prstGeom prst="roundRect">
          <a:avLst>
            <a:gd name="adj" fmla="val 10000"/>
          </a:avLst>
        </a:prstGeom>
        <a:gradFill rotWithShape="0">
          <a:gsLst>
            <a:gs pos="0">
              <a:schemeClr val="accent2">
                <a:hueOff val="2340759"/>
                <a:satOff val="-2919"/>
                <a:lumOff val="686"/>
                <a:alphaOff val="0"/>
                <a:tint val="50000"/>
                <a:satMod val="300000"/>
              </a:schemeClr>
            </a:gs>
            <a:gs pos="35000">
              <a:schemeClr val="accent2">
                <a:hueOff val="2340759"/>
                <a:satOff val="-2919"/>
                <a:lumOff val="686"/>
                <a:alphaOff val="0"/>
                <a:tint val="37000"/>
                <a:satMod val="300000"/>
              </a:schemeClr>
            </a:gs>
            <a:gs pos="100000">
              <a:schemeClr val="accent2">
                <a:hueOff val="2340759"/>
                <a:satOff val="-2919"/>
                <a:lumOff val="686"/>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Times New Roman" panose="02020603050405020304" pitchFamily="18" charset="0"/>
              <a:cs typeface="Times New Roman" panose="02020603050405020304" pitchFamily="18" charset="0"/>
            </a:rPr>
            <a:t>OUTPUT :</a:t>
          </a:r>
        </a:p>
        <a:p>
          <a:pPr lvl="0" algn="ctr" defTabSz="444500">
            <a:lnSpc>
              <a:spcPct val="90000"/>
            </a:lnSpc>
            <a:spcBef>
              <a:spcPct val="0"/>
            </a:spcBef>
            <a:spcAft>
              <a:spcPct val="35000"/>
            </a:spcAft>
          </a:pPr>
          <a:r>
            <a:rPr lang="en-US" sz="1000" kern="1200">
              <a:latin typeface="Times New Roman" panose="02020603050405020304" pitchFamily="18" charset="0"/>
              <a:cs typeface="Times New Roman" panose="02020603050405020304" pitchFamily="18" charset="0"/>
            </a:rPr>
            <a:t>KEBIJAKAN PUBLIK</a:t>
          </a:r>
        </a:p>
      </dsp:txBody>
      <dsp:txXfrm>
        <a:off x="1770408" y="1482744"/>
        <a:ext cx="995597" cy="482778"/>
      </dsp:txXfrm>
    </dsp:sp>
    <dsp:sp modelId="{35409F99-E78E-4178-99BD-64EA75E2C9B5}">
      <dsp:nvSpPr>
        <dsp:cNvPr id="0" name=""/>
        <dsp:cNvSpPr/>
      </dsp:nvSpPr>
      <dsp:spPr>
        <a:xfrm rot="10800000">
          <a:off x="1253660" y="1634391"/>
          <a:ext cx="445980" cy="179486"/>
        </a:xfrm>
        <a:prstGeom prst="leftRightArrow">
          <a:avLst>
            <a:gd name="adj1" fmla="val 60000"/>
            <a:gd name="adj2" fmla="val 50000"/>
          </a:avLst>
        </a:prstGeom>
        <a:gradFill rotWithShape="0">
          <a:gsLst>
            <a:gs pos="0">
              <a:schemeClr val="accent2">
                <a:hueOff val="2340759"/>
                <a:satOff val="-2919"/>
                <a:lumOff val="686"/>
                <a:alphaOff val="0"/>
                <a:tint val="50000"/>
                <a:satMod val="300000"/>
              </a:schemeClr>
            </a:gs>
            <a:gs pos="35000">
              <a:schemeClr val="accent2">
                <a:hueOff val="2340759"/>
                <a:satOff val="-2919"/>
                <a:lumOff val="686"/>
                <a:alphaOff val="0"/>
                <a:tint val="37000"/>
                <a:satMod val="300000"/>
              </a:schemeClr>
            </a:gs>
            <a:gs pos="100000">
              <a:schemeClr val="accent2">
                <a:hueOff val="2340759"/>
                <a:satOff val="-2919"/>
                <a:lumOff val="686"/>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1307506" y="1670288"/>
        <a:ext cx="338288" cy="107692"/>
      </dsp:txXfrm>
    </dsp:sp>
    <dsp:sp modelId="{6E923627-78A3-4212-BAA9-9F4638989FD9}">
      <dsp:nvSpPr>
        <dsp:cNvPr id="0" name=""/>
        <dsp:cNvSpPr/>
      </dsp:nvSpPr>
      <dsp:spPr>
        <a:xfrm>
          <a:off x="-49549" y="1467724"/>
          <a:ext cx="1247462" cy="512818"/>
        </a:xfrm>
        <a:prstGeom prst="roundRect">
          <a:avLst>
            <a:gd name="adj" fmla="val 10000"/>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INPUT :</a:t>
          </a:r>
        </a:p>
        <a:p>
          <a:pPr lvl="0" algn="ctr"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TUNTUTAN DAN DUKUNGAN</a:t>
          </a:r>
        </a:p>
      </dsp:txBody>
      <dsp:txXfrm>
        <a:off x="-34529" y="1482744"/>
        <a:ext cx="1217422" cy="482778"/>
      </dsp:txXfrm>
    </dsp:sp>
    <dsp:sp modelId="{1F697454-8FB3-43C9-AD51-33C68160CA20}">
      <dsp:nvSpPr>
        <dsp:cNvPr id="0" name=""/>
        <dsp:cNvSpPr/>
      </dsp:nvSpPr>
      <dsp:spPr>
        <a:xfrm rot="18000000">
          <a:off x="776855" y="897119"/>
          <a:ext cx="445980" cy="179486"/>
        </a:xfrm>
        <a:prstGeom prst="leftRightArrow">
          <a:avLst>
            <a:gd name="adj1" fmla="val 60000"/>
            <a:gd name="adj2" fmla="val 50000"/>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830701" y="933016"/>
        <a:ext cx="338288" cy="107692"/>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DC66F9D6-E2CE-40E2-BDF9-A8F9E5D9D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9290</Words>
  <Characters>5295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MEV</vt:lpstr>
    </vt:vector>
  </TitlesOfParts>
  <Company/>
  <LinksUpToDate>false</LinksUpToDate>
  <CharactersWithSpaces>62120</CharactersWithSpaces>
  <SharedDoc>false</SharedDoc>
  <HLinks>
    <vt:vector size="6" baseType="variant">
      <vt:variant>
        <vt:i4>1769494</vt:i4>
      </vt:variant>
      <vt:variant>
        <vt:i4>0</vt:i4>
      </vt:variant>
      <vt:variant>
        <vt:i4>0</vt:i4>
      </vt:variant>
      <vt:variant>
        <vt:i4>5</vt:i4>
      </vt:variant>
      <vt:variant>
        <vt:lpwstr>http://www.mekatronika.or.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HOME</cp:lastModifiedBy>
  <cp:revision>6</cp:revision>
  <cp:lastPrinted>2020-05-25T14:40:00Z</cp:lastPrinted>
  <dcterms:created xsi:type="dcterms:W3CDTF">2020-06-06T21:24:00Z</dcterms:created>
  <dcterms:modified xsi:type="dcterms:W3CDTF">2020-06-10T17:09: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87c374-bc18-311e-883f-d6d088a5831f</vt:lpwstr>
  </property>
  <property fmtid="{D5CDD505-2E9C-101B-9397-08002B2CF9AE}" pid="24" name="Mendeley Citation Style_1">
    <vt:lpwstr>http://www.zotero.org/styles/apa</vt:lpwstr>
  </property>
</Properties>
</file>